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6FC9EB34"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 livestock, states, and urban areas</w:t>
      </w:r>
    </w:p>
    <w:p w14:paraId="3174176E" w14:textId="5D311D89" w:rsidR="00BF094E" w:rsidRPr="00C9294D" w:rsidRDefault="00BF094E" w:rsidP="00AE57E9">
      <w:pPr>
        <w:rPr>
          <w:color w:val="000000" w:themeColor="text1"/>
          <w:vertAlign w:val="superscript"/>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EF55DC" w:rsidRPr="00C9294D">
        <w:rPr>
          <w:color w:val="000000" w:themeColor="text1"/>
        </w:rPr>
        <w:t>Zichong</w:t>
      </w:r>
      <w:proofErr w:type="spellEnd"/>
      <w:r w:rsidR="00EF55DC" w:rsidRPr="00C9294D">
        <w:rPr>
          <w:color w:val="000000" w:themeColor="text1"/>
        </w:rPr>
        <w:t xml:space="preserve"> Chen</w:t>
      </w:r>
      <w:r w:rsidR="00EF55DC" w:rsidRPr="00C9294D">
        <w:rPr>
          <w:color w:val="000000" w:themeColor="text1"/>
          <w:vertAlign w:val="superscript"/>
        </w:rPr>
        <w:t>1</w:t>
      </w:r>
      <w:r w:rsidR="00EF55DC"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Cynthia A. Randles</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Bryan K. Mignone</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Shuang Ma</w:t>
      </w:r>
      <w:r w:rsidR="00AE57E9" w:rsidRPr="00C9294D">
        <w:rPr>
          <w:color w:val="000000" w:themeColor="text1"/>
          <w:vertAlign w:val="superscript"/>
        </w:rPr>
        <w:t>8</w:t>
      </w:r>
      <w:r w:rsidR="00AE57E9" w:rsidRPr="00C9294D">
        <w:rPr>
          <w:color w:val="000000" w:themeColor="text1"/>
        </w:rPr>
        <w:t>, A</w:t>
      </w:r>
      <w:r w:rsidRPr="00C9294D">
        <w:rPr>
          <w:color w:val="000000" w:themeColor="text1"/>
        </w:rPr>
        <w:t>. Anthony Bloom</w:t>
      </w:r>
      <w:r w:rsidR="00AE57E9" w:rsidRPr="00C9294D">
        <w:rPr>
          <w:color w:val="000000" w:themeColor="text1"/>
          <w:vertAlign w:val="superscript"/>
        </w:rPr>
        <w:t>9</w:t>
      </w:r>
      <w:r w:rsidR="007B190B" w:rsidRPr="00C9294D">
        <w:rPr>
          <w:color w:val="000000" w:themeColor="text1"/>
        </w:rPr>
        <w:t xml:space="preserve">, </w:t>
      </w:r>
      <w:r w:rsidRPr="00C9294D">
        <w:rPr>
          <w:color w:val="000000" w:themeColor="text1"/>
        </w:rPr>
        <w:t>John Worden</w:t>
      </w:r>
      <w:r w:rsidR="00AE57E9" w:rsidRPr="00C9294D">
        <w:rPr>
          <w:color w:val="000000" w:themeColor="text1"/>
          <w:vertAlign w:val="superscript"/>
        </w:rPr>
        <w:t>9</w:t>
      </w:r>
      <w:r w:rsidR="00AE57E9" w:rsidRPr="00C9294D">
        <w:rPr>
          <w:color w:val="000000" w:themeColor="text1"/>
        </w:rPr>
        <w:t>, Melissa Weitz</w:t>
      </w:r>
      <w:r w:rsidR="00AE57E9" w:rsidRPr="00C9294D">
        <w:rPr>
          <w:color w:val="000000" w:themeColor="text1"/>
          <w:vertAlign w:val="superscript"/>
        </w:rPr>
        <w:t>10</w:t>
      </w:r>
      <w:r w:rsidR="00AE57E9" w:rsidRPr="00C9294D">
        <w:rPr>
          <w:color w:val="000000" w:themeColor="text1"/>
        </w:rPr>
        <w:t>, William Irving</w:t>
      </w:r>
      <w:r w:rsidR="00AE57E9" w:rsidRPr="00C9294D">
        <w:rPr>
          <w:color w:val="000000" w:themeColor="text1"/>
          <w:vertAlign w:val="superscript"/>
        </w:rPr>
        <w:t>10</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720C2564" w14:textId="60C10FAE" w:rsidR="00BF094E" w:rsidRPr="00C9294D" w:rsidRDefault="007B190B"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7</w:t>
      </w:r>
      <w:r w:rsidR="00BF094E" w:rsidRPr="00C9294D">
        <w:rPr>
          <w:color w:val="000000" w:themeColor="text1"/>
          <w:sz w:val="18"/>
          <w:szCs w:val="18"/>
          <w:lang w:val="en-US"/>
        </w:rPr>
        <w:t>ExxonMobil Research and Engineering Company, Annandale, NJ, USA</w:t>
      </w:r>
    </w:p>
    <w:p w14:paraId="1D663040" w14:textId="7737A9E2"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8</w:t>
      </w:r>
      <w:r w:rsidRPr="00C9294D">
        <w:rPr>
          <w:color w:val="000000" w:themeColor="text1"/>
          <w:sz w:val="18"/>
          <w:szCs w:val="18"/>
          <w:lang w:val="en-US"/>
        </w:rPr>
        <w:t>(Check)</w:t>
      </w:r>
    </w:p>
    <w:p w14:paraId="57036D28" w14:textId="4046F88C" w:rsidR="00BF094E"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9</w:t>
      </w:r>
      <w:r w:rsidR="00BF094E" w:rsidRPr="00C9294D">
        <w:rPr>
          <w:color w:val="000000" w:themeColor="text1"/>
          <w:sz w:val="18"/>
          <w:szCs w:val="18"/>
          <w:lang w:val="en-US"/>
        </w:rPr>
        <w:t>Jet Propulsion Laboratory, California Institute of Technology, Pasadena, California, USA</w:t>
      </w:r>
    </w:p>
    <w:p w14:paraId="7DB9DC49" w14:textId="6E5BDD18"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10</w:t>
      </w:r>
      <w:r w:rsidR="00361369" w:rsidRPr="00C9294D">
        <w:rPr>
          <w:color w:val="000000" w:themeColor="text1"/>
          <w:sz w:val="18"/>
          <w:szCs w:val="18"/>
          <w:lang w:val="en-US"/>
        </w:rPr>
        <w:t>Climate Change Division, Environmental Protection Agency, Washington, District of Columbia 20460, United States</w:t>
      </w:r>
    </w:p>
    <w:p w14:paraId="650B03EC" w14:textId="77777777" w:rsidR="00361369" w:rsidRDefault="00361369" w:rsidP="00A440C1"/>
    <w:p w14:paraId="22BF9B81" w14:textId="70442C7F" w:rsidR="002E36D8" w:rsidRDefault="00A440C1" w:rsidP="002E36D8">
      <w:r w:rsidRPr="00C01462">
        <w:t>We quantify 2019 methane emissions</w:t>
      </w:r>
      <w:r w:rsidR="0001370F">
        <w:t xml:space="preserve"> in the contiguous United States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 xml:space="preserve">U.S. </w:t>
      </w:r>
      <w:r w:rsidR="000C67B6">
        <w:t>Environmental Protection Agency (EPA)</w:t>
      </w:r>
      <w:r w:rsidR="000C67B6" w:rsidRPr="00C01462">
        <w:t xml:space="preserve"> </w:t>
      </w:r>
      <w:r w:rsidR="00361369">
        <w:t xml:space="preserve">methane </w:t>
      </w:r>
      <w:r w:rsidRPr="00C01462">
        <w:t>inventor</w:t>
      </w:r>
      <w:r w:rsidR="000C67B6">
        <w:t>y</w:t>
      </w:r>
      <w:r w:rsidRPr="00C01462">
        <w:t xml:space="preserve">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r w:rsidR="002E36D8">
        <w:t xml:space="preserve">sufficiently </w:t>
      </w:r>
      <w:r w:rsidR="0060323A">
        <w:t>low</w:t>
      </w:r>
      <w:r w:rsidR="002E36D8">
        <w:t xml:space="preserve">. The resulting inversion decreases </w:t>
      </w:r>
      <w:r w:rsidRPr="00C01462">
        <w:t>computational cost by an order of magnitude</w:t>
      </w:r>
      <w:r w:rsidR="002E36D8">
        <w:t xml:space="preserve"> compared to a full-rank inversion at the same resolution </w:t>
      </w:r>
      <w:r w:rsidR="0060323A">
        <w:t xml:space="preserve">while optimizing </w:t>
      </w:r>
      <w:r w:rsidR="00E74256">
        <w:t>80</w:t>
      </w:r>
      <w:r w:rsidR="0060323A">
        <w:t xml:space="preserve">% of </w:t>
      </w:r>
      <w:r w:rsidR="00E74256">
        <w:t>anthropogenic</w:t>
      </w:r>
      <w:r w:rsidR="0060323A">
        <w:t xml:space="preserve"> emissions</w:t>
      </w:r>
      <w:r w:rsidR="00E74256">
        <w:t xml:space="preserve"> in CONUS</w:t>
      </w:r>
      <w:r w:rsidR="0060323A">
        <w:t>.</w:t>
      </w:r>
      <w:r w:rsidR="000C67B6">
        <w:t xml:space="preserve"> </w:t>
      </w:r>
      <w:r w:rsidR="002E36D8">
        <w:t>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an 8</w:t>
      </w:r>
      <w:r w:rsidR="002E36D8">
        <w:t>-</w:t>
      </w:r>
      <w:r w:rsidR="00361369">
        <w:t>member inversion ensemble</w:t>
      </w:r>
      <w:r w:rsidR="002E36D8">
        <w:t>. This is</w:t>
      </w:r>
      <w:r w:rsidR="00E74256">
        <w:t xml:space="preserve"> </w:t>
      </w:r>
      <w:r w:rsidR="00BC2011">
        <w:t xml:space="preserve">a </w:t>
      </w:r>
      <w:r w:rsidR="00E74256">
        <w:t>15</w:t>
      </w:r>
      <w:r w:rsidR="00BC2011">
        <w:t xml:space="preserve">% increase from the most recent EPA Greenhouse Gas Inventory (GHGI) estimate for 2019 of </w:t>
      </w:r>
      <w:r w:rsidR="00BC2011" w:rsidRPr="00C01462">
        <w:t xml:space="preserve">26.8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natural gas</w:t>
      </w:r>
      <w:r w:rsidR="002E36D8">
        <w:t xml:space="preserve"> of </w:t>
      </w:r>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 xml:space="preserve">1.5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and other sources of 1.1</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71C1D">
        <w:t xml:space="preserve">We find </w:t>
      </w:r>
      <w:r w:rsidR="000C67B6">
        <w:t xml:space="preserve">a </w:t>
      </w:r>
      <w:r w:rsidR="00323391">
        <w:t>52</w:t>
      </w:r>
      <w:r w:rsidR="000C67B6">
        <w:t xml:space="preserve">% </w:t>
      </w:r>
      <w:r w:rsidR="000C67B6">
        <w:t xml:space="preserve">increase </w:t>
      </w:r>
      <w:r w:rsidR="000C67B6">
        <w:t xml:space="preserve">and 30% </w:t>
      </w:r>
      <w:r w:rsidR="000C67B6">
        <w:t>decrease from</w:t>
      </w:r>
      <w:r w:rsidR="00A71C1D">
        <w:t xml:space="preserve"> the GHGI for landfills and coa</w:t>
      </w:r>
      <w:r w:rsidR="00F83380">
        <w:t>l</w:t>
      </w:r>
      <w:r w:rsidR="00A66DA1">
        <w:t xml:space="preserve">. </w:t>
      </w:r>
      <w:r w:rsidR="00F83380">
        <w:t xml:space="preserve">The </w:t>
      </w:r>
      <w:r w:rsidR="00F83380">
        <w:t xml:space="preserve">GHGI livestock emissions </w:t>
      </w:r>
      <w:r w:rsidR="00F83380">
        <w:t xml:space="preserve">increase of </w:t>
      </w:r>
      <w:r w:rsidR="00A66DA1">
        <w:t xml:space="preserve">11% </w:t>
      </w:r>
      <w:r w:rsidR="00A66DA1">
        <w:t xml:space="preserve">correlates with hog and dairy cattle operations, suggesting </w:t>
      </w:r>
      <w:r w:rsidR="00F83380">
        <w:t>underestimated</w:t>
      </w:r>
      <w:r w:rsidR="00A66DA1">
        <w:t xml:space="preserve"> manure management </w:t>
      </w:r>
      <w:commentRangeStart w:id="0"/>
      <w:r w:rsidR="00A66DA1">
        <w:t>emissions</w:t>
      </w:r>
      <w:commentRangeEnd w:id="0"/>
      <w:r w:rsidR="00A66DA1">
        <w:rPr>
          <w:rStyle w:val="CommentReference"/>
        </w:rPr>
        <w:commentReference w:id="0"/>
      </w:r>
      <w:r w:rsidR="00A66DA1">
        <w:t>.</w:t>
      </w:r>
      <w:r w:rsidR="000C67B6">
        <w:t xml:space="preserve"> </w:t>
      </w:r>
      <w:r w:rsidR="004C2B85">
        <w:t xml:space="preserve">We </w:t>
      </w:r>
      <w:r w:rsidR="002E36D8">
        <w:t xml:space="preserve">exploit the high resolution of our inversion to quantify emissions in the </w:t>
      </w:r>
      <w:r w:rsidR="004C2B85">
        <w:t>48 states</w:t>
      </w:r>
      <w:r w:rsidR="002E36D8">
        <w:t xml:space="preserve"> in CONUS. We </w:t>
      </w:r>
      <w:r w:rsidR="0088027E">
        <w:t>compare</w:t>
      </w:r>
      <w:r w:rsidR="002E36D8">
        <w:t xml:space="preserve"> the results</w:t>
      </w:r>
      <w:r w:rsidR="0088027E">
        <w:t xml:space="preserve"> to EPA’s </w:t>
      </w:r>
      <w:r w:rsidR="00E83727">
        <w:t>new</w:t>
      </w:r>
      <w:r w:rsidR="0088027E">
        <w:t xml:space="preserve"> state</w:t>
      </w:r>
      <w:r w:rsidR="002E36D8">
        <w:t>-level</w:t>
      </w:r>
      <w:r w:rsidR="0088027E">
        <w:t xml:space="preserve"> inventories</w:t>
      </w:r>
      <w:r w:rsidR="002E36D8">
        <w:t xml:space="preserve"> as well as 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natural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 xml:space="preserve">urban areas. </w:t>
      </w:r>
      <w:r w:rsidR="000C67B6">
        <w:t>R</w:t>
      </w:r>
      <w:r w:rsidR="000C67B6">
        <w:t>elative to the gridded EPA emissions</w:t>
      </w:r>
      <w:r w:rsidR="00361369">
        <w:t xml:space="preserve">, </w:t>
      </w:r>
      <w:r w:rsidR="000C67B6">
        <w:t>w</w:t>
      </w:r>
      <w:r w:rsidR="00A66DA1">
        <w:t xml:space="preserve">e find </w:t>
      </w:r>
      <w:commentRangeStart w:id="1"/>
      <w:r w:rsidR="00A66DA1">
        <w:t>a</w:t>
      </w:r>
      <w:r w:rsidR="002E36D8">
        <w:t xml:space="preserve"> 36</w:t>
      </w:r>
      <w:r w:rsidR="00A66DA1">
        <w:t xml:space="preserve">% upward adjustment </w:t>
      </w:r>
      <w:commentRangeEnd w:id="1"/>
      <w:r w:rsidR="002E36D8">
        <w:rPr>
          <w:rStyle w:val="CommentReference"/>
        </w:rPr>
        <w:commentReference w:id="1"/>
      </w:r>
      <w:r w:rsidR="000C67B6">
        <w:t>with</w:t>
      </w:r>
      <w:r w:rsidR="00A66DA1">
        <w:t xml:space="preserve"> a </w:t>
      </w:r>
      <w:r w:rsidR="00F24E60">
        <w:t>69</w:t>
      </w:r>
      <w:r w:rsidR="00A66DA1">
        <w:t>% increase in the largest 10 methane</w:t>
      </w:r>
      <w:r w:rsidR="00361369">
        <w:t>-</w:t>
      </w:r>
      <w:r w:rsidR="00A66DA1">
        <w:t>producing cities</w:t>
      </w:r>
      <w:r w:rsidR="002E36D8">
        <w:t xml:space="preserve"> compared to the xx% average correction over CONUS</w:t>
      </w:r>
      <w:r w:rsidR="000C67B6">
        <w:t xml:space="preserve">. </w:t>
      </w:r>
      <w:r w:rsidR="00E83727">
        <w:t xml:space="preserve">The addition of post-meter natural gas emissions to the GHGI could </w:t>
      </w:r>
      <w:r w:rsidR="002E36D8">
        <w:t>largely account for this correction.</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51669897" w:rsidR="00FA4A08" w:rsidRPr="00C01462" w:rsidRDefault="00D3580B">
      <w:commentRangeStart w:id="2"/>
      <w:r w:rsidRPr="00C01462">
        <w:t xml:space="preserve">All </w:t>
      </w:r>
      <w:commentRangeEnd w:id="2"/>
      <w:r w:rsidR="002E36D8">
        <w:rPr>
          <w:rStyle w:val="CommentReference"/>
        </w:rPr>
        <w:commentReference w:id="2"/>
      </w:r>
      <w:r w:rsidRPr="00C01462">
        <w:t>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to report methane emissions</w:t>
      </w:r>
      <w:r w:rsidR="002E36D8">
        <w:t xml:space="preserve"> from</w:t>
      </w:r>
      <w:r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w:t>
      </w:r>
      <w:r w:rsidR="00E3469C">
        <w:t xml:space="preserve"> </w:t>
      </w:r>
      <w:r w:rsidR="005F5CFD" w:rsidRPr="00C01462">
        <w:t xml:space="preserve">resolution over </w:t>
      </w:r>
      <w:r w:rsidR="002E36D8">
        <w:t>the contiguous United States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26BFA74" w:rsidR="00AE7BA5" w:rsidRDefault="007B6BE6" w:rsidP="00AE7BA5">
      <w:pPr>
        <w:rPr>
          <w:color w:val="000000" w:themeColor="text1"/>
        </w:rPr>
      </w:pPr>
      <w:commentRangeStart w:id="3"/>
      <w:r>
        <w:rPr>
          <w:color w:val="000000" w:themeColor="text1"/>
        </w:rPr>
        <w:t>S</w:t>
      </w:r>
      <w:r w:rsidR="00AE7BA5" w:rsidRPr="00B97F90">
        <w:rPr>
          <w:color w:val="000000" w:themeColor="text1"/>
        </w:rPr>
        <w:t xml:space="preserve">atellite </w:t>
      </w:r>
      <w:commentRangeEnd w:id="3"/>
      <w:r w:rsidR="002E36D8">
        <w:rPr>
          <w:rStyle w:val="CommentReference"/>
        </w:rPr>
        <w:commentReference w:id="3"/>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w:t>
      </w:r>
      <w:proofErr w:type="spellStart"/>
      <w:r w:rsidR="00AE7BA5" w:rsidRPr="00E3469C">
        <w:rPr>
          <w:color w:val="000000" w:themeColor="text1"/>
        </w:rPr>
        <w:t>Lorente</w:t>
      </w:r>
      <w:proofErr w:type="spellEnd"/>
      <w:r w:rsidR="00AE7BA5" w:rsidRPr="00E3469C">
        <w:rPr>
          <w:color w:val="000000" w:themeColor="text1"/>
        </w:rPr>
        <w:t xml:space="preserv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338A7561"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Th</w:t>
      </w:r>
      <w:r w:rsidR="00A44DAA">
        <w:rPr>
          <w:color w:val="000000" w:themeColor="text1"/>
        </w:rPr>
        <w:t>is method also</w:t>
      </w:r>
      <w:r w:rsidR="000F3D47">
        <w:rPr>
          <w:color w:val="000000" w:themeColor="text1"/>
        </w:rPr>
        <w:t xml:space="preserve"> supports the generation of inversion ensembles. However, it 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approach </w:t>
      </w:r>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allowing emissions quantification at the highest resolution possible </w:t>
      </w:r>
      <w:r w:rsidR="00C675C8">
        <w:rPr>
          <w:color w:val="000000" w:themeColor="text1"/>
        </w:rPr>
        <w:t>by optimizing emissions only 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6FBD7E8D" w:rsidR="001100B8" w:rsidRPr="002E36D8" w:rsidRDefault="002E36D8">
      <w:pPr>
        <w:rPr>
          <w:color w:val="FF0000"/>
        </w:rPr>
      </w:pPr>
      <w:r w:rsidRPr="002E36D8">
        <w:rPr>
          <w:color w:val="FF0000"/>
        </w:rPr>
        <w:t xml:space="preserve">Quantifying methane emissions from the U.S. is of particular interest for validating bottom-up </w:t>
      </w:r>
      <w:proofErr w:type="spellStart"/>
      <w:r>
        <w:rPr>
          <w:color w:val="FF0000"/>
        </w:rPr>
        <w:t>mehods</w:t>
      </w:r>
      <w:proofErr w:type="spellEnd"/>
      <w:r w:rsidRPr="002E36D8">
        <w:rPr>
          <w:color w:val="FF0000"/>
        </w:rPr>
        <w:t xml:space="preserve">. </w:t>
      </w:r>
      <w:r w:rsidR="001D4F3E" w:rsidRPr="002E36D8">
        <w:rPr>
          <w:color w:val="FF0000"/>
        </w:rPr>
        <w:t xml:space="preserve">Several </w:t>
      </w:r>
      <w:r w:rsidRPr="002E36D8">
        <w:rPr>
          <w:color w:val="FF0000"/>
        </w:rPr>
        <w:t xml:space="preserve">national </w:t>
      </w:r>
      <w:r w:rsidR="001D4F3E" w:rsidRPr="002E36D8">
        <w:rPr>
          <w:color w:val="FF0000"/>
        </w:rPr>
        <w:t xml:space="preserve">inverse studies </w:t>
      </w:r>
      <w:r w:rsidR="00B2067C" w:rsidRPr="002E36D8">
        <w:rPr>
          <w:color w:val="FF0000"/>
        </w:rPr>
        <w:t xml:space="preserve">have </w:t>
      </w:r>
      <w:r w:rsidR="001D4F3E" w:rsidRPr="002E36D8">
        <w:rPr>
          <w:color w:val="FF0000"/>
        </w:rPr>
        <w:t xml:space="preserve">found large national discrepancies between bottom-up emissions estimates from the U.S. Environmental Protection Agency’s Greenhouse </w:t>
      </w:r>
      <w:r w:rsidR="001D4F3E" w:rsidRPr="002E36D8">
        <w:rPr>
          <w:color w:val="FF0000"/>
        </w:rPr>
        <w:lastRenderedPageBreak/>
        <w:t>Gas Inventory (GHGI) and inferred emissions from satellite, aircraft, and in situ observations</w:t>
      </w:r>
      <w:proofErr w:type="gramStart"/>
      <w:r w:rsidR="001D4F3E" w:rsidRPr="002E36D8">
        <w:rPr>
          <w:color w:val="FF0000"/>
        </w:rPr>
        <w:t xml:space="preserve">. </w:t>
      </w:r>
      <w:r w:rsidRPr="002E36D8">
        <w:rPr>
          <w:color w:val="FF0000"/>
        </w:rPr>
        <w:t>.</w:t>
      </w:r>
      <w:proofErr w:type="gramEnd"/>
      <w:r w:rsidRPr="002E36D8">
        <w:rPr>
          <w:color w:val="FF0000"/>
        </w:rPr>
        <w:t xml:space="preserve"> </w:t>
      </w:r>
      <w:commentRangeStart w:id="4"/>
      <w:commentRangeStart w:id="5"/>
      <w:r w:rsidRPr="002E36D8">
        <w:rPr>
          <w:color w:val="FF0000"/>
        </w:rPr>
        <w:t>Lu et al. (2022)</w:t>
      </w:r>
      <w:commentRangeEnd w:id="4"/>
      <w:r w:rsidRPr="002E36D8">
        <w:rPr>
          <w:rStyle w:val="CommentReference"/>
          <w:color w:val="FF0000"/>
        </w:rPr>
        <w:commentReference w:id="4"/>
      </w:r>
      <w:commentRangeEnd w:id="5"/>
      <w:r w:rsidRPr="002E36D8">
        <w:rPr>
          <w:rStyle w:val="CommentReference"/>
          <w:color w:val="FF0000"/>
        </w:rPr>
        <w:commentReference w:id="5"/>
      </w:r>
      <w:r w:rsidRPr="002E36D8">
        <w:rPr>
          <w:color w:val="FF0000"/>
        </w:rPr>
        <w:t xml:space="preserve"> </w:t>
      </w:r>
      <w:r w:rsidR="001D4F3E" w:rsidRPr="002E36D8">
        <w:rPr>
          <w:color w:val="FF0000"/>
        </w:rPr>
        <w:t xml:space="preserve">found mean 2010 – 2017 anthropogenic emissions of 36.0 (32.5 - 37.8) </w:t>
      </w:r>
      <w:proofErr w:type="spellStart"/>
      <w:r w:rsidR="001D4F3E" w:rsidRPr="002E36D8">
        <w:rPr>
          <w:color w:val="FF0000"/>
        </w:rPr>
        <w:t>Tg</w:t>
      </w:r>
      <w:proofErr w:type="spellEnd"/>
      <w:r w:rsidR="001D4F3E" w:rsidRPr="002E36D8">
        <w:rPr>
          <w:color w:val="FF0000"/>
        </w:rPr>
        <w:t xml:space="preserve"> a</w:t>
      </w:r>
      <w:r w:rsidR="001D4F3E" w:rsidRPr="002E36D8">
        <w:rPr>
          <w:color w:val="FF0000"/>
          <w:vertAlign w:val="superscript"/>
        </w:rPr>
        <w:t>-1</w:t>
      </w:r>
      <w:r w:rsidR="001D4F3E" w:rsidRPr="002E36D8">
        <w:rPr>
          <w:color w:val="FF0000"/>
        </w:rPr>
        <w:t xml:space="preserve"> compared to the </w:t>
      </w:r>
      <w:r w:rsidR="00073E77" w:rsidRPr="002E36D8">
        <w:rPr>
          <w:color w:val="FF0000"/>
        </w:rPr>
        <w:t xml:space="preserve">2021 </w:t>
      </w:r>
      <w:r w:rsidR="001D4F3E" w:rsidRPr="002E36D8">
        <w:rPr>
          <w:color w:val="FF0000"/>
        </w:rPr>
        <w:t xml:space="preserve">EPA GHGI estimate of 26.0 </w:t>
      </w:r>
      <w:proofErr w:type="spellStart"/>
      <w:r w:rsidR="001D4F3E" w:rsidRPr="002E36D8">
        <w:rPr>
          <w:color w:val="FF0000"/>
        </w:rPr>
        <w:t>Tg</w:t>
      </w:r>
      <w:proofErr w:type="spellEnd"/>
      <w:r w:rsidR="001D4F3E" w:rsidRPr="002E36D8">
        <w:rPr>
          <w:color w:val="FF0000"/>
        </w:rPr>
        <w:t xml:space="preserve"> a</w:t>
      </w:r>
      <w:r w:rsidR="001D4F3E" w:rsidRPr="002E36D8">
        <w:rPr>
          <w:color w:val="FF0000"/>
          <w:vertAlign w:val="superscript"/>
        </w:rPr>
        <w:t>-1</w:t>
      </w:r>
      <w:r w:rsidR="00073E77" w:rsidRPr="002E36D8">
        <w:rPr>
          <w:color w:val="FF0000"/>
        </w:rPr>
        <w:t xml:space="preserve"> for the same</w:t>
      </w:r>
      <w:r w:rsidR="00B21E41" w:rsidRPr="002E36D8">
        <w:rPr>
          <w:color w:val="FF0000"/>
        </w:rPr>
        <w:t xml:space="preserve"> </w:t>
      </w:r>
      <w:r w:rsidR="00073E77" w:rsidRPr="002E36D8">
        <w:rPr>
          <w:color w:val="FF0000"/>
        </w:rPr>
        <w:t>period</w:t>
      </w:r>
      <w:r w:rsidR="00B2067C" w:rsidRPr="002E36D8">
        <w:rPr>
          <w:color w:val="FF0000"/>
        </w:rPr>
        <w:t xml:space="preserve"> from an inversion of </w:t>
      </w:r>
      <w:r w:rsidR="00B21E41" w:rsidRPr="002E36D8">
        <w:rPr>
          <w:color w:val="FF0000"/>
        </w:rPr>
        <w:t>data from the Greenhouse Gases Observing Satellite (GOSAT)</w:t>
      </w:r>
      <w:r w:rsidR="00B2067C" w:rsidRPr="002E36D8">
        <w:rPr>
          <w:color w:val="FF0000"/>
        </w:rPr>
        <w:t xml:space="preserve">, which they attributed </w:t>
      </w:r>
      <w:r w:rsidR="006E0B66" w:rsidRPr="002E36D8">
        <w:rPr>
          <w:color w:val="FF0000"/>
        </w:rPr>
        <w:t xml:space="preserve">largely </w:t>
      </w:r>
      <w:r w:rsidR="00B2067C" w:rsidRPr="002E36D8">
        <w:rPr>
          <w:color w:val="FF0000"/>
        </w:rPr>
        <w:t>to oil</w:t>
      </w:r>
      <w:r w:rsidR="006E0B66" w:rsidRPr="002E36D8">
        <w:rPr>
          <w:color w:val="FF0000"/>
        </w:rPr>
        <w:t xml:space="preserve"> emissions </w:t>
      </w:r>
      <w:r w:rsidR="00B2067C" w:rsidRPr="002E36D8">
        <w:rPr>
          <w:color w:val="FF0000"/>
        </w:rPr>
        <w:t>over the south-central U</w:t>
      </w:r>
      <w:r w:rsidRPr="002E36D8">
        <w:rPr>
          <w:color w:val="FF0000"/>
        </w:rPr>
        <w:t>.</w:t>
      </w:r>
      <w:r w:rsidR="00B2067C" w:rsidRPr="002E36D8">
        <w:rPr>
          <w:color w:val="FF0000"/>
        </w:rPr>
        <w:t>S.</w:t>
      </w:r>
      <w:r w:rsidR="00B21E41" w:rsidRPr="002E36D8">
        <w:rPr>
          <w:color w:val="FF0000"/>
        </w:rPr>
        <w:t xml:space="preserve"> They also found increases in livestock (</w:t>
      </w:r>
      <w:r w:rsidR="00DF1A8F" w:rsidRPr="002E36D8">
        <w:rPr>
          <w:color w:val="FF0000"/>
        </w:rPr>
        <w:t>15%</w:t>
      </w:r>
      <w:r w:rsidR="00B21E41" w:rsidRPr="002E36D8">
        <w:rPr>
          <w:color w:val="FF0000"/>
        </w:rPr>
        <w:t>) and landfill (24%) emissions relative to the GHGI</w:t>
      </w:r>
      <w:r w:rsidR="00DF1A8F" w:rsidRPr="002E36D8">
        <w:rPr>
          <w:color w:val="FF0000"/>
        </w:rPr>
        <w:t xml:space="preserve"> but were unable to </w:t>
      </w:r>
      <w:r w:rsidR="006E0B66" w:rsidRPr="002E36D8">
        <w:rPr>
          <w:color w:val="FF0000"/>
        </w:rPr>
        <w:t>explain the source of the increase, due in part to the coarse resolution of the inversion over those source regions.</w:t>
      </w:r>
      <w:r w:rsidR="00DF1A8F" w:rsidRPr="002E36D8">
        <w:rPr>
          <w:color w:val="FF0000"/>
        </w:rPr>
        <w:t xml:space="preserve"> </w:t>
      </w:r>
      <w:r w:rsidR="00780DF0" w:rsidRPr="002E36D8">
        <w:rPr>
          <w:color w:val="FF0000"/>
        </w:rPr>
        <w:t>Deng et al. (2022) determined national methane emissions from the Global Carbon Project inversion ensemble (</w:t>
      </w:r>
      <w:proofErr w:type="spellStart"/>
      <w:r w:rsidR="00780DF0" w:rsidRPr="002E36D8">
        <w:rPr>
          <w:color w:val="FF0000"/>
        </w:rPr>
        <w:t>Saunois</w:t>
      </w:r>
      <w:proofErr w:type="spellEnd"/>
      <w:r w:rsidR="00780DF0" w:rsidRPr="002E36D8">
        <w:rPr>
          <w:color w:val="FF0000"/>
        </w:rPr>
        <w:t xml:space="preserve"> et al., 2020), and found median 2017 emissions of 26.5 (20.8 - 38.7) </w:t>
      </w:r>
      <w:proofErr w:type="spellStart"/>
      <w:r w:rsidR="00780DF0" w:rsidRPr="002E36D8">
        <w:rPr>
          <w:color w:val="FF0000"/>
        </w:rPr>
        <w:t>Tg</w:t>
      </w:r>
      <w:proofErr w:type="spellEnd"/>
      <w:r w:rsidR="00780DF0" w:rsidRPr="002E36D8">
        <w:rPr>
          <w:color w:val="FF0000"/>
        </w:rPr>
        <w:t xml:space="preserve"> a</w:t>
      </w:r>
      <w:r w:rsidR="00780DF0" w:rsidRPr="002E36D8">
        <w:rPr>
          <w:color w:val="FF0000"/>
          <w:vertAlign w:val="superscript"/>
        </w:rPr>
        <w:t>-1</w:t>
      </w:r>
      <w:r w:rsidR="00780DF0" w:rsidRPr="002E36D8">
        <w:rPr>
          <w:color w:val="FF0000"/>
        </w:rPr>
        <w:t xml:space="preserve"> for GOSAT inversions and 31.9 (23.9 - 43.1) </w:t>
      </w:r>
      <w:proofErr w:type="spellStart"/>
      <w:r w:rsidR="00780DF0" w:rsidRPr="002E36D8">
        <w:rPr>
          <w:color w:val="FF0000"/>
        </w:rPr>
        <w:t>Tg</w:t>
      </w:r>
      <w:proofErr w:type="spellEnd"/>
      <w:r w:rsidR="00780DF0" w:rsidRPr="002E36D8">
        <w:rPr>
          <w:color w:val="FF0000"/>
        </w:rPr>
        <w:t xml:space="preserve"> a</w:t>
      </w:r>
      <w:r w:rsidR="00780DF0" w:rsidRPr="002E36D8">
        <w:rPr>
          <w:color w:val="FF0000"/>
          <w:vertAlign w:val="superscript"/>
        </w:rPr>
        <w:t>-1</w:t>
      </w:r>
      <w:r w:rsidR="00780DF0" w:rsidRPr="002E36D8">
        <w:rPr>
          <w:color w:val="FF0000"/>
          <w:vertAlign w:val="superscript"/>
        </w:rPr>
        <w:t xml:space="preserve"> </w:t>
      </w:r>
      <w:r w:rsidR="00780DF0" w:rsidRPr="002E36D8">
        <w:rPr>
          <w:color w:val="FF0000"/>
        </w:rPr>
        <w:t>for inversions of in situ data. However, the large range prohibits accurate source attribution.</w:t>
      </w:r>
    </w:p>
    <w:p w14:paraId="2777F056" w14:textId="77777777" w:rsidR="003C6288" w:rsidRPr="002E36D8" w:rsidRDefault="003C6288">
      <w:pPr>
        <w:rPr>
          <w:color w:val="FF0000"/>
        </w:rPr>
      </w:pPr>
    </w:p>
    <w:p w14:paraId="2DA7AF5F" w14:textId="1BE13CA8" w:rsidR="00780DF0" w:rsidRPr="002E36D8" w:rsidRDefault="003C6288">
      <w:pPr>
        <w:rPr>
          <w:color w:val="FF0000"/>
        </w:rPr>
      </w:pPr>
      <w:r w:rsidRPr="002E36D8">
        <w:rPr>
          <w:color w:val="FF0000"/>
        </w:rPr>
        <w:t xml:space="preserve">High resolution regional </w:t>
      </w:r>
      <w:r w:rsidR="002E4A10" w:rsidRPr="002E36D8">
        <w:rPr>
          <w:color w:val="FF0000"/>
        </w:rPr>
        <w:t>studies</w:t>
      </w:r>
      <w:r w:rsidRPr="002E36D8">
        <w:rPr>
          <w:color w:val="FF0000"/>
        </w:rPr>
        <w:t xml:space="preserve"> have worked to explain the origins of the observed national discrepancies. </w:t>
      </w:r>
      <w:r w:rsidR="00A0012E" w:rsidRPr="002E36D8">
        <w:rPr>
          <w:color w:val="FF0000"/>
        </w:rPr>
        <w:t xml:space="preserve">Alvarez et al. (2018) used aircraft and in situ observations from </w:t>
      </w:r>
      <w:r w:rsidRPr="002E36D8">
        <w:rPr>
          <w:color w:val="FF0000"/>
        </w:rPr>
        <w:t xml:space="preserve">Shen et al. (2022) conducted an inversion of TROPOMI data over North American oil and natural gas basins from May 2018 to February 2020 and found emissions 80% larger than the EPA GHGI for 2021. </w:t>
      </w:r>
      <w:r w:rsidR="00362746" w:rsidRPr="002E36D8">
        <w:rPr>
          <w:color w:val="FF0000"/>
        </w:rPr>
        <w:t xml:space="preserve">Chen et al. (2018) and </w:t>
      </w:r>
      <w:r w:rsidRPr="002E36D8">
        <w:rPr>
          <w:color w:val="FF0000"/>
        </w:rPr>
        <w:t xml:space="preserve">Yu et al. (2021) inverted </w:t>
      </w:r>
      <w:r w:rsidR="00362746" w:rsidRPr="002E36D8">
        <w:rPr>
          <w:color w:val="FF0000"/>
        </w:rPr>
        <w:t xml:space="preserve">in situ and </w:t>
      </w:r>
      <w:r w:rsidRPr="002E36D8">
        <w:rPr>
          <w:color w:val="FF0000"/>
        </w:rPr>
        <w:t xml:space="preserve">aircraft observations over the upper Midwest </w:t>
      </w:r>
      <w:r w:rsidR="00ED4DA5" w:rsidRPr="002E36D8">
        <w:rPr>
          <w:color w:val="FF0000"/>
        </w:rPr>
        <w:t>and found a</w:t>
      </w:r>
      <w:r w:rsidR="00A0012E" w:rsidRPr="002E36D8">
        <w:rPr>
          <w:color w:val="FF0000"/>
        </w:rPr>
        <w:t>n</w:t>
      </w:r>
      <w:r w:rsidR="00ED4DA5" w:rsidRPr="002E36D8">
        <w:rPr>
          <w:color w:val="FF0000"/>
        </w:rPr>
        <w:t xml:space="preserve"> </w:t>
      </w:r>
      <w:r w:rsidR="002E4A10" w:rsidRPr="002E36D8">
        <w:rPr>
          <w:color w:val="FF0000"/>
        </w:rPr>
        <w:t xml:space="preserve">80% and </w:t>
      </w:r>
      <w:r w:rsidR="00ED4DA5" w:rsidRPr="002E36D8">
        <w:rPr>
          <w:color w:val="FF0000"/>
        </w:rPr>
        <w:t>24</w:t>
      </w:r>
      <w:r w:rsidR="00362746" w:rsidRPr="002E36D8">
        <w:rPr>
          <w:color w:val="FF0000"/>
        </w:rPr>
        <w:t xml:space="preserve">% </w:t>
      </w:r>
      <w:r w:rsidR="00ED4DA5" w:rsidRPr="002E36D8">
        <w:rPr>
          <w:color w:val="FF0000"/>
        </w:rPr>
        <w:t>increase</w:t>
      </w:r>
      <w:r w:rsidR="00362746" w:rsidRPr="002E36D8">
        <w:rPr>
          <w:color w:val="FF0000"/>
        </w:rPr>
        <w:t>, respectively,</w:t>
      </w:r>
      <w:r w:rsidR="00ED4DA5" w:rsidRPr="002E36D8">
        <w:rPr>
          <w:color w:val="FF0000"/>
        </w:rPr>
        <w:t xml:space="preserve"> from the Gridded EPA (GEPA) inventory based on the 2016 EPA GHGI for 2012.</w:t>
      </w:r>
      <w:r w:rsidR="002E4A10" w:rsidRPr="002E36D8">
        <w:rPr>
          <w:color w:val="FF0000"/>
        </w:rPr>
        <w:t xml:space="preserve"> </w:t>
      </w:r>
      <w:r w:rsidR="006E023C" w:rsidRPr="002E36D8">
        <w:rPr>
          <w:color w:val="FF0000"/>
        </w:rPr>
        <w:t>Sheng et al. (2018) found good agreement with GEPA in an inversion of SEAC</w:t>
      </w:r>
      <w:r w:rsidR="006E023C" w:rsidRPr="002E36D8">
        <w:rPr>
          <w:color w:val="FF0000"/>
          <w:vertAlign w:val="superscript"/>
        </w:rPr>
        <w:t>4</w:t>
      </w:r>
      <w:r w:rsidR="006E023C" w:rsidRPr="002E36D8">
        <w:rPr>
          <w:color w:val="FF0000"/>
        </w:rPr>
        <w:t>RS aircraft observations over the Southeast U</w:t>
      </w:r>
      <w:r w:rsidR="002E36D8">
        <w:rPr>
          <w:color w:val="FF0000"/>
        </w:rPr>
        <w:t>.</w:t>
      </w:r>
      <w:r w:rsidR="006E023C" w:rsidRPr="002E36D8">
        <w:rPr>
          <w:color w:val="FF0000"/>
        </w:rPr>
        <w:t>S</w:t>
      </w:r>
      <w:r w:rsidR="002E36D8">
        <w:rPr>
          <w:color w:val="FF0000"/>
        </w:rPr>
        <w:t>.</w:t>
      </w:r>
      <w:r w:rsidR="006E023C" w:rsidRPr="002E36D8">
        <w:rPr>
          <w:color w:val="FF0000"/>
        </w:rPr>
        <w:t xml:space="preserve">, but they found large regional variability. </w:t>
      </w:r>
      <w:r w:rsidR="002E4A10" w:rsidRPr="002E36D8">
        <w:rPr>
          <w:color w:val="FF0000"/>
        </w:rPr>
        <w:t>Plant et al. (2019) used aircraft observations</w:t>
      </w:r>
      <w:r w:rsidR="00A0012E" w:rsidRPr="002E36D8">
        <w:rPr>
          <w:color w:val="FF0000"/>
        </w:rPr>
        <w:t xml:space="preserve"> of methane, CO</w:t>
      </w:r>
      <w:r w:rsidR="00A0012E" w:rsidRPr="002E36D8">
        <w:rPr>
          <w:color w:val="FF0000"/>
          <w:vertAlign w:val="subscript"/>
        </w:rPr>
        <w:t>2</w:t>
      </w:r>
      <w:r w:rsidR="00A0012E" w:rsidRPr="002E36D8">
        <w:rPr>
          <w:color w:val="FF0000"/>
        </w:rPr>
        <w:t>, and CO</w:t>
      </w:r>
      <w:r w:rsidR="002E4A10" w:rsidRPr="002E36D8">
        <w:rPr>
          <w:color w:val="FF0000"/>
        </w:rPr>
        <w:t xml:space="preserve"> </w:t>
      </w:r>
      <w:r w:rsidR="00A0012E" w:rsidRPr="002E36D8">
        <w:rPr>
          <w:color w:val="FF0000"/>
        </w:rPr>
        <w:t xml:space="preserve">together with </w:t>
      </w:r>
      <w:r w:rsidR="00A0012E" w:rsidRPr="002E36D8">
        <w:rPr>
          <w:color w:val="FF0000"/>
        </w:rPr>
        <w:t>CO</w:t>
      </w:r>
      <w:r w:rsidR="00A0012E" w:rsidRPr="002E36D8">
        <w:rPr>
          <w:color w:val="FF0000"/>
          <w:vertAlign w:val="subscript"/>
        </w:rPr>
        <w:t>2</w:t>
      </w:r>
      <w:r w:rsidR="00A0012E" w:rsidRPr="002E36D8">
        <w:rPr>
          <w:color w:val="FF0000"/>
        </w:rPr>
        <w:t xml:space="preserve"> and </w:t>
      </w:r>
      <w:r w:rsidR="00A0012E" w:rsidRPr="002E36D8">
        <w:rPr>
          <w:color w:val="FF0000"/>
        </w:rPr>
        <w:t>CO</w:t>
      </w:r>
      <w:r w:rsidR="00A0012E" w:rsidRPr="002E36D8">
        <w:rPr>
          <w:color w:val="FF0000"/>
        </w:rPr>
        <w:t xml:space="preserve"> emission inventories </w:t>
      </w:r>
      <w:r w:rsidR="002E4A10" w:rsidRPr="002E36D8">
        <w:rPr>
          <w:color w:val="FF0000"/>
        </w:rPr>
        <w:t>to infer m</w:t>
      </w:r>
      <w:r w:rsidR="00A0012E" w:rsidRPr="002E36D8">
        <w:rPr>
          <w:color w:val="FF0000"/>
        </w:rPr>
        <w:t>ethane emissions from six East Coast urban areas more than two times larger than GEPA.</w:t>
      </w:r>
      <w:r w:rsidR="006E023C" w:rsidRPr="002E36D8">
        <w:rPr>
          <w:color w:val="FF0000"/>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17CD566C" w14:textId="75C37A2F" w:rsidR="002E36D8" w:rsidRPr="002E36D8" w:rsidRDefault="002E36D8" w:rsidP="002E36D8">
      <w:pPr>
        <w:rPr>
          <w:color w:val="FF0000"/>
        </w:rPr>
      </w:pPr>
      <w:commentRangeStart w:id="6"/>
      <w:r w:rsidRPr="002E36D8">
        <w:rPr>
          <w:color w:val="FF0000"/>
        </w:rPr>
        <w:t xml:space="preserve">Here </w:t>
      </w:r>
      <w:commentRangeEnd w:id="6"/>
      <w:r w:rsidRPr="002E36D8">
        <w:rPr>
          <w:rStyle w:val="CommentReference"/>
          <w:color w:val="FF0000"/>
        </w:rPr>
        <w:commentReference w:id="6"/>
      </w:r>
      <w:r w:rsidRPr="002E36D8">
        <w:rPr>
          <w:color w:val="FF0000"/>
        </w:rPr>
        <w:t>w</w:t>
      </w:r>
      <w:r w:rsidR="00C5624D" w:rsidRPr="002E36D8">
        <w:rPr>
          <w:color w:val="FF0000"/>
        </w:rPr>
        <w:t>e use</w:t>
      </w:r>
      <w:r w:rsidRPr="002E36D8">
        <w:rPr>
          <w:color w:val="FF0000"/>
        </w:rPr>
        <w:t xml:space="preserve"> the reduced-rank method of Nesser et al. (2021) in an analytical inversion of </w:t>
      </w:r>
      <w:r w:rsidR="00C5624D" w:rsidRPr="002E36D8">
        <w:rPr>
          <w:color w:val="FF0000"/>
        </w:rPr>
        <w:t xml:space="preserve">2019 </w:t>
      </w:r>
      <w:r w:rsidRPr="002E36D8">
        <w:rPr>
          <w:color w:val="FF0000"/>
        </w:rPr>
        <w:t xml:space="preserve">TROPOMI observations </w:t>
      </w:r>
      <w:r w:rsidR="00C5624D" w:rsidRPr="002E36D8">
        <w:rPr>
          <w:color w:val="FF0000"/>
        </w:rPr>
        <w:t xml:space="preserve">at 0.25° </w:t>
      </w:r>
      <w:r w:rsidR="006E023C" w:rsidRPr="002E36D8">
        <w:rPr>
          <w:color w:val="FF0000"/>
        </w:rPr>
        <w:t>×</w:t>
      </w:r>
      <w:r w:rsidR="00C5624D" w:rsidRPr="002E36D8">
        <w:rPr>
          <w:color w:val="FF0000"/>
        </w:rPr>
        <w:t xml:space="preserve"> 0.3125° resolution</w:t>
      </w:r>
      <w:r w:rsidRPr="002E36D8">
        <w:rPr>
          <w:color w:val="FF0000"/>
        </w:rPr>
        <w:t xml:space="preserve"> over North America using national emission inventories reported to the UNFCCC as prior estimates. Several filters are applied to the TROPOMI data to avoid biases</w:t>
      </w:r>
      <w:r w:rsidR="006E023C" w:rsidRPr="002E36D8">
        <w:rPr>
          <w:color w:val="FF0000"/>
        </w:rPr>
        <w:t xml:space="preserve">. </w:t>
      </w:r>
      <w:r w:rsidRPr="002E36D8">
        <w:rPr>
          <w:color w:val="FF0000"/>
        </w:rPr>
        <w:t>We focus our analysis on CONUS, with particular attention to emissions from the livestock sector, individual states, and individual urban areas.</w:t>
      </w:r>
    </w:p>
    <w:p w14:paraId="17936EA5" w14:textId="77777777" w:rsidR="00CA4A76" w:rsidRPr="002E36D8" w:rsidRDefault="00CA4A76">
      <w:pPr>
        <w:rPr>
          <w:color w:val="FF0000"/>
        </w:rPr>
      </w:pPr>
    </w:p>
    <w:p w14:paraId="099AC0FD" w14:textId="673AE23A" w:rsidR="00B44582" w:rsidRPr="002E36D8" w:rsidRDefault="00B44582">
      <w:pPr>
        <w:rPr>
          <w:b/>
          <w:bCs/>
          <w:color w:val="FF0000"/>
        </w:rPr>
      </w:pPr>
      <w:r w:rsidRPr="002E36D8">
        <w:rPr>
          <w:b/>
          <w:bCs/>
          <w:color w:val="FF0000"/>
        </w:rPr>
        <w:t>2</w:t>
      </w:r>
      <w:r w:rsidRPr="002E36D8">
        <w:rPr>
          <w:color w:val="FF0000"/>
        </w:rPr>
        <w:t xml:space="preserve"> </w:t>
      </w:r>
      <w:r w:rsidRPr="002E36D8">
        <w:rPr>
          <w:b/>
          <w:bCs/>
          <w:color w:val="FF0000"/>
        </w:rPr>
        <w:t>Data and methods</w:t>
      </w:r>
    </w:p>
    <w:p w14:paraId="3EFA07AA" w14:textId="4AE2CE7D" w:rsidR="00F603F1" w:rsidRPr="002E36D8" w:rsidRDefault="004040FD" w:rsidP="00F603F1">
      <w:pPr>
        <w:rPr>
          <w:color w:val="FF0000"/>
        </w:rPr>
      </w:pPr>
      <w:r w:rsidRPr="002E36D8">
        <w:rPr>
          <w:color w:val="FF0000"/>
        </w:rPr>
        <w:t xml:space="preserve">We </w:t>
      </w:r>
      <w:r w:rsidR="000C7673" w:rsidRPr="002E36D8">
        <w:rPr>
          <w:color w:val="FF0000"/>
        </w:rPr>
        <w:t xml:space="preserve">conduct an </w:t>
      </w:r>
      <w:r w:rsidR="002E36D8" w:rsidRPr="002E36D8">
        <w:rPr>
          <w:color w:val="FF0000"/>
        </w:rPr>
        <w:t xml:space="preserve">ensemble of </w:t>
      </w:r>
      <w:r w:rsidR="000C7673" w:rsidRPr="002E36D8">
        <w:rPr>
          <w:color w:val="FF0000"/>
        </w:rPr>
        <w:t>inversion</w:t>
      </w:r>
      <w:r w:rsidR="002E36D8" w:rsidRPr="002E36D8">
        <w:rPr>
          <w:color w:val="FF0000"/>
        </w:rPr>
        <w:t>s</w:t>
      </w:r>
      <w:r w:rsidR="000C7673" w:rsidRPr="002E36D8">
        <w:rPr>
          <w:color w:val="FF0000"/>
        </w:rPr>
        <w:t xml:space="preserve"> of 2019 TROPOMI methane observations </w:t>
      </w:r>
      <w:r w:rsidR="002E36D8" w:rsidRPr="002E36D8">
        <w:rPr>
          <w:color w:val="FF0000"/>
        </w:rPr>
        <w:t xml:space="preserve">over the North American domain shown in Figure 1 </w:t>
      </w:r>
      <w:r w:rsidR="00CA4A76" w:rsidRPr="002E36D8">
        <w:rPr>
          <w:color w:val="FF0000"/>
        </w:rPr>
        <w:t>(9.75</w:t>
      </w:r>
      <w:r w:rsidR="00CA4A76" w:rsidRPr="002E36D8">
        <w:rPr>
          <w:color w:val="FF0000"/>
        </w:rPr>
        <w:t>°</w:t>
      </w:r>
      <w:r w:rsidR="002E36D8" w:rsidRPr="002E36D8">
        <w:rPr>
          <w:color w:val="FF0000"/>
        </w:rPr>
        <w:t>N</w:t>
      </w:r>
      <w:r w:rsidR="00CA4A76" w:rsidRPr="002E36D8">
        <w:rPr>
          <w:color w:val="FF0000"/>
        </w:rPr>
        <w:t xml:space="preserve"> </w:t>
      </w:r>
      <w:r w:rsidR="002E36D8" w:rsidRPr="002E36D8">
        <w:rPr>
          <w:color w:val="FF0000"/>
        </w:rPr>
        <w:t>-</w:t>
      </w:r>
      <w:r w:rsidR="00CA4A76" w:rsidRPr="002E36D8">
        <w:rPr>
          <w:color w:val="FF0000"/>
        </w:rPr>
        <w:t xml:space="preserve"> 60</w:t>
      </w:r>
      <w:r w:rsidR="00CA4A76" w:rsidRPr="002E36D8">
        <w:rPr>
          <w:color w:val="FF0000"/>
        </w:rPr>
        <w:t>°</w:t>
      </w:r>
      <w:r w:rsidR="002E36D8" w:rsidRPr="002E36D8">
        <w:rPr>
          <w:color w:val="FF0000"/>
        </w:rPr>
        <w:t xml:space="preserve">N, </w:t>
      </w:r>
      <w:r w:rsidR="00CA4A76" w:rsidRPr="002E36D8">
        <w:rPr>
          <w:color w:val="FF0000"/>
        </w:rPr>
        <w:t>130</w:t>
      </w:r>
      <w:r w:rsidR="00CA4A76" w:rsidRPr="002E36D8">
        <w:rPr>
          <w:color w:val="FF0000"/>
        </w:rPr>
        <w:t>°</w:t>
      </w:r>
      <w:r w:rsidR="002E36D8" w:rsidRPr="002E36D8">
        <w:rPr>
          <w:color w:val="FF0000"/>
        </w:rPr>
        <w:t>W</w:t>
      </w:r>
      <w:r w:rsidR="00CA4A76" w:rsidRPr="002E36D8">
        <w:rPr>
          <w:color w:val="FF0000"/>
        </w:rPr>
        <w:t xml:space="preserve"> </w:t>
      </w:r>
      <w:r w:rsidR="002E36D8" w:rsidRPr="002E36D8">
        <w:rPr>
          <w:color w:val="FF0000"/>
        </w:rPr>
        <w:t xml:space="preserve">- </w:t>
      </w:r>
      <w:r w:rsidR="00CA4A76" w:rsidRPr="002E36D8">
        <w:rPr>
          <w:color w:val="FF0000"/>
        </w:rPr>
        <w:t>60</w:t>
      </w:r>
      <w:r w:rsidR="00CA4A76" w:rsidRPr="002E36D8">
        <w:rPr>
          <w:color w:val="FF0000"/>
        </w:rPr>
        <w:t>°</w:t>
      </w:r>
      <w:r w:rsidR="002E36D8" w:rsidRPr="002E36D8">
        <w:rPr>
          <w:color w:val="FF0000"/>
        </w:rPr>
        <w:t xml:space="preserve">W) </w:t>
      </w:r>
      <w:r w:rsidR="002E36D8" w:rsidRPr="002E36D8">
        <w:rPr>
          <w:color w:val="FF0000"/>
        </w:rPr>
        <w:t>using the GEOS-Chem CTM as forward model</w:t>
      </w:r>
      <w:r w:rsidR="000C7673" w:rsidRPr="002E36D8">
        <w:rPr>
          <w:color w:val="FF0000"/>
        </w:rPr>
        <w:t xml:space="preserve">. The TROPOMI observations are fit to simulated </w:t>
      </w:r>
      <w:r w:rsidR="002E36D8" w:rsidRPr="002E36D8">
        <w:rPr>
          <w:color w:val="FF0000"/>
        </w:rPr>
        <w:t xml:space="preserve">GEOS-Chem </w:t>
      </w:r>
      <w:r w:rsidR="000C7673" w:rsidRPr="002E36D8">
        <w:rPr>
          <w:color w:val="FF0000"/>
        </w:rPr>
        <w:t xml:space="preserve">concentrations to </w:t>
      </w:r>
      <w:r w:rsidR="00623654" w:rsidRPr="002E36D8">
        <w:rPr>
          <w:color w:val="FF0000"/>
        </w:rPr>
        <w:t>optimize</w:t>
      </w:r>
      <w:r w:rsidR="000C7673" w:rsidRPr="002E36D8">
        <w:rPr>
          <w:color w:val="FF0000"/>
        </w:rPr>
        <w:t xml:space="preserve"> mean methane emissions </w:t>
      </w:r>
      <w:r w:rsidR="002E36D8" w:rsidRPr="002E36D8">
        <w:rPr>
          <w:color w:val="FF0000"/>
        </w:rPr>
        <w:t xml:space="preserve">for 2019 </w:t>
      </w:r>
      <w:r w:rsidR="000C7673" w:rsidRPr="002E36D8">
        <w:rPr>
          <w:color w:val="FF0000"/>
        </w:rPr>
        <w:t xml:space="preserve">at 0.25° </w:t>
      </w:r>
      <w:r w:rsidR="006E023C" w:rsidRPr="002E36D8">
        <w:rPr>
          <w:color w:val="FF0000"/>
        </w:rPr>
        <w:t>×</w:t>
      </w:r>
      <w:r w:rsidR="000C7673" w:rsidRPr="002E36D8">
        <w:rPr>
          <w:color w:val="FF0000"/>
        </w:rPr>
        <w:t xml:space="preserve"> 0.3125° spatial resolution. </w:t>
      </w:r>
      <w:r w:rsidR="002E36D8" w:rsidRPr="002E36D8">
        <w:rPr>
          <w:color w:val="FF0000"/>
        </w:rPr>
        <w:t xml:space="preserve">This generates a state vector with dimension </w:t>
      </w:r>
      <m:oMath>
        <m:r>
          <w:rPr>
            <w:rFonts w:ascii="Cambria Math" w:eastAsiaTheme="minorEastAsia" w:hAnsi="Cambria Math"/>
            <w:color w:val="FF0000"/>
          </w:rPr>
          <m:t>n</m:t>
        </m:r>
      </m:oMath>
      <w:r w:rsidR="002E36D8" w:rsidRPr="002E36D8">
        <w:rPr>
          <w:color w:val="FF0000"/>
        </w:rPr>
        <w:t xml:space="preserve"> = 23691 corresponding to all grid cells with prior methane emissions larger than 0.1 Mg km</w:t>
      </w:r>
      <w:r w:rsidR="002E36D8" w:rsidRPr="002E36D8">
        <w:rPr>
          <w:color w:val="FF0000"/>
          <w:vertAlign w:val="superscript"/>
        </w:rPr>
        <w:t>-2</w:t>
      </w:r>
      <w:r w:rsidR="002E36D8" w:rsidRPr="002E36D8">
        <w:rPr>
          <w:color w:val="FF0000"/>
        </w:rPr>
        <w:t xml:space="preserve"> a</w:t>
      </w:r>
      <w:r w:rsidR="002E36D8" w:rsidRPr="002E36D8">
        <w:rPr>
          <w:color w:val="FF0000"/>
          <w:vertAlign w:val="superscript"/>
        </w:rPr>
        <w:t>-1</w:t>
      </w:r>
      <w:r w:rsidR="002E36D8" w:rsidRPr="002E36D8">
        <w:rPr>
          <w:color w:val="FF0000"/>
        </w:rPr>
        <w:t xml:space="preserve">, representing over 99% of North American methane </w:t>
      </w:r>
      <w:proofErr w:type="spellStart"/>
      <w:r w:rsidR="002E36D8" w:rsidRPr="002E36D8">
        <w:rPr>
          <w:color w:val="FF0000"/>
        </w:rPr>
        <w:t>emissions.</w:t>
      </w:r>
      <w:proofErr w:type="spellEnd"/>
      <w:r w:rsidR="002E36D8" w:rsidRPr="002E36D8">
        <w:rPr>
          <w:color w:val="FF0000"/>
        </w:rPr>
        <w:t xml:space="preserve"> </w:t>
      </w:r>
      <w:r w:rsidRPr="002E36D8">
        <w:rPr>
          <w:color w:val="FF0000"/>
        </w:rPr>
        <w:t>We calculate the optimal emissions</w:t>
      </w:r>
      <w:r w:rsidR="00E63085" w:rsidRPr="002E36D8">
        <w:rPr>
          <w:color w:val="FF0000"/>
        </w:rPr>
        <w:t xml:space="preserve"> and the associated error covariance and information content</w:t>
      </w:r>
      <w:r w:rsidRPr="002E36D8">
        <w:rPr>
          <w:color w:val="FF0000"/>
        </w:rPr>
        <w:t xml:space="preserve"> by finding </w:t>
      </w:r>
      <w:r w:rsidR="005F0491" w:rsidRPr="002E36D8">
        <w:rPr>
          <w:color w:val="FF0000"/>
        </w:rPr>
        <w:t>a reduced-rank approximation of the</w:t>
      </w:r>
      <w:r w:rsidRPr="002E36D8">
        <w:rPr>
          <w:color w:val="FF0000"/>
        </w:rPr>
        <w:t xml:space="preserve"> analytical minimum of a Bayesian cost function regularized by a prior estimate</w:t>
      </w:r>
      <w:r w:rsidR="00CA4A76" w:rsidRPr="002E36D8">
        <w:rPr>
          <w:color w:val="FF0000"/>
        </w:rPr>
        <w:t xml:space="preserve"> given by the U.S. EPA emissions reported under the Paris Agreement</w:t>
      </w:r>
      <w:r w:rsidR="00E63085" w:rsidRPr="002E36D8">
        <w:rPr>
          <w:color w:val="FF0000"/>
        </w:rPr>
        <w:t>.</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147FC485" w:rsidR="00F215E4" w:rsidRPr="00C01462" w:rsidRDefault="002E36D8">
      <w:pPr>
        <w:rPr>
          <w:rFonts w:eastAsiaTheme="minorEastAsia"/>
        </w:rPr>
      </w:pPr>
      <w:r>
        <w:lastRenderedPageBreak/>
        <w:t xml:space="preserve">The inversion </w:t>
      </w:r>
      <w:ins w:id="7" w:author="Hannah Nesser" w:date="2023-01-10T15:14:00Z">
        <w:r>
          <w:t>uses a</w:t>
        </w:r>
      </w:ins>
      <w:ins w:id="8" w:author="Hannah Nesser" w:date="2023-01-10T15:48:00Z">
        <w:r>
          <w:t xml:space="preserve"> </w:t>
        </w:r>
      </w:ins>
      <w:ins w:id="9" w:author="Hannah Nesser" w:date="2023-01-10T15:14:00Z">
        <w:r>
          <w:t xml:space="preserve">vector </w:t>
        </w:r>
      </w:ins>
      <m:oMath>
        <m:r>
          <w:ins w:id="10" w:author="Hannah Nesser" w:date="2023-01-10T15:15:00Z">
            <m:rPr>
              <m:sty m:val="b"/>
            </m:rPr>
            <w:rPr>
              <w:rFonts w:ascii="Cambria Math" w:hAnsi="Cambria Math"/>
            </w:rPr>
            <m:t>y</m:t>
          </w:ins>
        </m:r>
      </m:oMath>
      <w:ins w:id="11" w:author="Hannah Nesser" w:date="2023-01-10T15:15:00Z">
        <w:r w:rsidRPr="00C01462">
          <w:t xml:space="preserve"> </w:t>
        </w:r>
      </w:ins>
      <w:ins w:id="12" w:author="Hannah Nesser" w:date="2023-01-10T15:14:00Z">
        <w:r w:rsidRPr="00C01462">
          <w:rPr>
            <w:rFonts w:eastAsiaTheme="minorEastAsia"/>
            <w:bCs/>
            <w:iCs/>
          </w:rPr>
          <w:t xml:space="preserve">of </w:t>
        </w:r>
      </w:ins>
      <m:oMath>
        <m:r>
          <w:ins w:id="13" w:author="Hannah Nesser" w:date="2023-01-10T15:14:00Z">
            <w:rPr>
              <w:rFonts w:ascii="Cambria Math" w:eastAsiaTheme="minorEastAsia" w:hAnsi="Cambria Math"/>
            </w:rPr>
            <m:t>m</m:t>
          </w:ins>
        </m:r>
      </m:oMath>
      <w:ins w:id="14" w:author="Hannah Nesser" w:date="2023-01-10T15:14:00Z">
        <w:r w:rsidRPr="00C01462">
          <w:rPr>
            <w:rFonts w:eastAsiaTheme="minorEastAsia"/>
            <w:bCs/>
            <w:iCs/>
          </w:rPr>
          <w:t xml:space="preserve"> </w:t>
        </w:r>
      </w:ins>
      <w:ins w:id="15" w:author="Hannah Nesser" w:date="2023-01-10T15:48:00Z">
        <w:r>
          <w:rPr>
            <w:rFonts w:eastAsiaTheme="minorEastAsia"/>
            <w:bCs/>
            <w:iCs/>
          </w:rPr>
          <w:t xml:space="preserve">observed </w:t>
        </w:r>
      </w:ins>
      <w:ins w:id="16" w:author="Hannah Nesser" w:date="2023-01-10T15:19:00Z">
        <w:r>
          <w:rPr>
            <w:rFonts w:eastAsiaTheme="minorEastAsia"/>
            <w:bCs/>
            <w:iCs/>
          </w:rPr>
          <w:t>concentrations</w:t>
        </w:r>
      </w:ins>
      <w:ins w:id="17" w:author="Hannah Nesser" w:date="2023-01-10T15:14:00Z">
        <w:r>
          <w:t xml:space="preserve"> </w:t>
        </w:r>
      </w:ins>
      <w:ins w:id="18" w:author="Hannah Nesser" w:date="2023-01-10T15:15:00Z">
        <w:r>
          <w:t xml:space="preserve">to </w:t>
        </w:r>
      </w:ins>
      <w:r>
        <w:t>optimize</w:t>
      </w:r>
      <w:del w:id="19" w:author="Hannah Nesser" w:date="2023-01-10T15:15:00Z">
        <w:r w:rsidDel="002E36D8">
          <w:delText>s</w:delText>
        </w:r>
      </w:del>
      <w:r w:rsidR="00664A9F" w:rsidRPr="00C01462">
        <w:t xml:space="preserve"> </w:t>
      </w:r>
      <w:r w:rsidR="00A349EF" w:rsidRPr="00C01462">
        <w:t xml:space="preserve">the </w:t>
      </w:r>
      <w:r w:rsidR="00664A9F" w:rsidRPr="00C01462">
        <w:t>state vector</w:t>
      </w:r>
      <w:r w:rsidR="00A349EF" w:rsidRPr="00C01462">
        <w:t xml:space="preserve"> </w:t>
      </w:r>
      <m:oMath>
        <m:r>
          <w:ins w:id="20" w:author="Hannah Nesser" w:date="2023-01-10T15:15:00Z">
            <m:rPr>
              <m:sty m:val="b"/>
            </m:rPr>
            <w:rPr>
              <w:rFonts w:ascii="Cambria Math" w:hAnsi="Cambria Math"/>
            </w:rPr>
            <m:t>x</m:t>
          </w:ins>
        </m:r>
      </m:oMath>
      <w:ins w:id="21" w:author="Hannah Nesser" w:date="2023-01-10T15:15:00Z">
        <w:r w:rsidRPr="00C01462">
          <w:t xml:space="preserve"> </w:t>
        </w:r>
      </w:ins>
      <w:r w:rsidR="00A349EF" w:rsidRPr="00C01462">
        <w:t xml:space="preserve">of </w:t>
      </w:r>
      <m:oMath>
        <m:r>
          <w:rPr>
            <w:rFonts w:ascii="Cambria Math" w:eastAsiaTheme="minorEastAsia" w:hAnsi="Cambria Math"/>
          </w:rPr>
          <m:t>n</m:t>
        </m:r>
      </m:oMath>
      <w:r w:rsidR="005178BE" w:rsidRPr="00C01462">
        <w:t xml:space="preserve"> </w:t>
      </w:r>
      <w:r w:rsidR="00A349EF" w:rsidRPr="00C01462">
        <w:t>gridded emissions</w:t>
      </w:r>
      <w:del w:id="22" w:author="Hannah Nesser" w:date="2023-01-10T15:14:00Z">
        <w:r w:rsidR="00664A9F" w:rsidRPr="00C01462" w:rsidDel="002E36D8">
          <w:delText xml:space="preserve"> </w:delText>
        </w:r>
      </w:del>
      <m:oMath>
        <m:r>
          <w:del w:id="23" w:author="Hannah Nesser" w:date="2023-01-10T15:14:00Z">
            <m:rPr>
              <m:sty m:val="b"/>
            </m:rPr>
            <w:rPr>
              <w:rFonts w:ascii="Cambria Math" w:hAnsi="Cambria Math"/>
            </w:rPr>
            <m:t>x</m:t>
          </w:del>
        </m:r>
      </m:oMath>
      <w:r w:rsidR="00664A9F" w:rsidRPr="00C01462">
        <w:t xml:space="preserve"> </w:t>
      </w:r>
      <w:r w:rsidR="00A349EF" w:rsidRPr="00C01462">
        <w:t xml:space="preserve">assuming normal errors </w:t>
      </w:r>
      <w:r w:rsidR="008302D7" w:rsidRPr="00C01462">
        <w:t>by minimizing a Bayesian cost function</w:t>
      </w:r>
      <w:ins w:id="24" w:author="Hannah Nesser" w:date="2023-01-10T15:15:00Z">
        <w:r>
          <w:t xml:space="preserve"> regularized by the prior emissions estimate </w:t>
        </w:r>
      </w:ins>
      <m:oMath>
        <m:sSub>
          <m:sSubPr>
            <m:ctrlPr>
              <w:ins w:id="25" w:author="Hannah Nesser" w:date="2023-01-10T15:15:00Z">
                <w:rPr>
                  <w:rFonts w:ascii="Cambria Math" w:hAnsi="Cambria Math"/>
                  <w:bCs/>
                </w:rPr>
              </w:ins>
            </m:ctrlPr>
          </m:sSubPr>
          <m:e>
            <m:r>
              <w:ins w:id="26" w:author="Hannah Nesser" w:date="2023-01-10T15:15:00Z">
                <m:rPr>
                  <m:sty m:val="b"/>
                </m:rPr>
                <w:rPr>
                  <w:rFonts w:ascii="Cambria Math" w:hAnsi="Cambria Math"/>
                </w:rPr>
                <m:t>x</m:t>
              </w:ins>
            </m:r>
            <m:ctrlPr>
              <w:ins w:id="27" w:author="Hannah Nesser" w:date="2023-01-10T15:15:00Z">
                <w:rPr>
                  <w:rFonts w:ascii="Cambria Math" w:hAnsi="Cambria Math"/>
                  <w:b/>
                </w:rPr>
              </w:ins>
            </m:ctrlPr>
          </m:e>
          <m:sub>
            <m:r>
              <w:ins w:id="28" w:author="Hannah Nesser" w:date="2023-01-10T15:15:00Z">
                <m:rPr>
                  <m:sty m:val="p"/>
                </m:rPr>
                <w:rPr>
                  <w:rFonts w:ascii="Cambria Math" w:hAnsi="Cambria Math"/>
                </w:rPr>
                <m:t>A</m:t>
              </w:ins>
            </m:r>
          </m:sub>
        </m:sSub>
      </m:oMath>
      <w:ins w:id="29" w:author="Hannah Nesser" w:date="2023-01-10T15:15:00Z">
        <w:r>
          <w:rPr>
            <w:bCs/>
          </w:rPr>
          <w:t>:</w:t>
        </w:r>
      </w:ins>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170A4D23" w:rsidR="002E36D8" w:rsidRDefault="002E36D8" w:rsidP="002E36D8">
      <w:pPr>
        <w:rPr>
          <w:ins w:id="30" w:author="Hannah Nesser" w:date="2023-01-10T15:13:00Z"/>
          <w:rFonts w:eastAsiaTheme="minorEastAsia"/>
          <w:bCs/>
          <w:iCs/>
        </w:rPr>
      </w:pPr>
      <w:ins w:id="31" w:author="Hannah Nesser" w:date="2023-01-10T15:16:00Z">
        <w:r>
          <w:rPr>
            <w:rFonts w:eastAsiaTheme="minorEastAsia"/>
            <w:bCs/>
          </w:rPr>
          <w:t xml:space="preserve">The </w:t>
        </w:r>
        <w:r>
          <w:rPr>
            <w:rFonts w:eastAsiaTheme="minorEastAsia"/>
            <w:bCs/>
          </w:rPr>
          <w:t xml:space="preserve">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w:ins>
      <w:del w:id="32" w:author="Hannah Nesser" w:date="2023-01-10T15:16:00Z">
        <w:r w:rsidR="00367D8C" w:rsidRPr="00C01462" w:rsidDel="002E36D8">
          <w:delText>where</w:delText>
        </w:r>
        <w:r w:rsidR="00E213E6" w:rsidRPr="00C01462" w:rsidDel="002E36D8">
          <w:rPr>
            <w:i/>
          </w:rPr>
          <w:delText xml:space="preserve"> </w:delText>
        </w:r>
      </w:del>
      <m:oMath>
        <m:sSub>
          <m:sSubPr>
            <m:ctrlPr>
              <w:del w:id="33" w:author="Hannah Nesser" w:date="2023-01-10T15:16:00Z">
                <w:rPr>
                  <w:rFonts w:ascii="Cambria Math" w:hAnsi="Cambria Math"/>
                  <w:bCs/>
                </w:rPr>
              </w:del>
            </m:ctrlPr>
          </m:sSubPr>
          <m:e>
            <m:r>
              <w:del w:id="34" w:author="Hannah Nesser" w:date="2023-01-10T15:16:00Z">
                <m:rPr>
                  <m:sty m:val="b"/>
                </m:rPr>
                <w:rPr>
                  <w:rFonts w:ascii="Cambria Math" w:hAnsi="Cambria Math"/>
                </w:rPr>
                <m:t>x</m:t>
              </w:del>
            </m:r>
            <m:ctrlPr>
              <w:del w:id="35" w:author="Hannah Nesser" w:date="2023-01-10T15:16:00Z">
                <w:rPr>
                  <w:rFonts w:ascii="Cambria Math" w:hAnsi="Cambria Math"/>
                  <w:b/>
                </w:rPr>
              </w:del>
            </m:ctrlPr>
          </m:e>
          <m:sub>
            <m:r>
              <w:del w:id="36" w:author="Hannah Nesser" w:date="2023-01-10T15:16:00Z">
                <m:rPr>
                  <m:sty m:val="p"/>
                </m:rPr>
                <w:rPr>
                  <w:rFonts w:ascii="Cambria Math" w:hAnsi="Cambria Math"/>
                </w:rPr>
                <m:t>A</m:t>
              </w:del>
            </m:r>
          </m:sub>
        </m:sSub>
      </m:oMath>
      <w:del w:id="37" w:author="Hannah Nesser" w:date="2023-01-10T15:16:00Z">
        <w:r w:rsidR="00367D8C" w:rsidRPr="00C01462" w:rsidDel="002E36D8">
          <w:rPr>
            <w:rFonts w:eastAsiaTheme="minorEastAsia"/>
            <w:bCs/>
          </w:rPr>
          <w:delText xml:space="preserve"> </w:delText>
        </w:r>
      </w:del>
      <w:del w:id="38" w:author="Hannah Nesser" w:date="2023-01-10T15:11:00Z">
        <w:r w:rsidR="00E63085" w:rsidRPr="00C01462" w:rsidDel="002E36D8">
          <w:rPr>
            <w:rFonts w:eastAsiaTheme="minorEastAsia"/>
            <w:bCs/>
          </w:rPr>
          <w:delText xml:space="preserve">and </w:delText>
        </w:r>
      </w:del>
      <m:oMath>
        <m:sSub>
          <m:sSubPr>
            <m:ctrlPr>
              <w:del w:id="39" w:author="Hannah Nesser" w:date="2023-01-10T15:11:00Z">
                <w:rPr>
                  <w:rFonts w:ascii="Cambria Math" w:eastAsiaTheme="minorEastAsia" w:hAnsi="Cambria Math"/>
                  <w:bCs/>
                  <w:iCs/>
                </w:rPr>
              </w:del>
            </m:ctrlPr>
          </m:sSubPr>
          <m:e>
            <m:r>
              <w:del w:id="40" w:author="Hannah Nesser" w:date="2023-01-10T15:11:00Z">
                <m:rPr>
                  <m:sty m:val="b"/>
                </m:rPr>
                <w:rPr>
                  <w:rFonts w:ascii="Cambria Math" w:eastAsiaTheme="minorEastAsia" w:hAnsi="Cambria Math"/>
                </w:rPr>
                <m:t>S</m:t>
              </w:del>
            </m:r>
            <m:ctrlPr>
              <w:del w:id="41" w:author="Hannah Nesser" w:date="2023-01-10T15:11:00Z">
                <w:rPr>
                  <w:rFonts w:ascii="Cambria Math" w:eastAsiaTheme="minorEastAsia" w:hAnsi="Cambria Math"/>
                  <w:b/>
                  <w:iCs/>
                </w:rPr>
              </w:del>
            </m:ctrlPr>
          </m:e>
          <m:sub>
            <m:r>
              <w:del w:id="42" w:author="Hannah Nesser" w:date="2023-01-10T15:11:00Z">
                <m:rPr>
                  <m:sty m:val="p"/>
                </m:rPr>
                <w:rPr>
                  <w:rFonts w:ascii="Cambria Math" w:eastAsiaTheme="minorEastAsia" w:hAnsi="Cambria Math"/>
                </w:rPr>
                <m:t>A</m:t>
              </w:del>
            </m:r>
          </m:sub>
        </m:sSub>
      </m:oMath>
      <w:del w:id="43" w:author="Hannah Nesser" w:date="2023-01-10T15:11:00Z">
        <w:r w:rsidR="00E63085" w:rsidRPr="00C01462" w:rsidDel="002E36D8">
          <w:rPr>
            <w:rFonts w:eastAsiaTheme="minorEastAsia"/>
            <w:bCs/>
            <w:iCs/>
          </w:rPr>
          <w:delText xml:space="preserve"> </w:delText>
        </w:r>
        <w:r w:rsidR="00E63085" w:rsidRPr="00C01462" w:rsidDel="002E36D8">
          <w:rPr>
            <w:rFonts w:eastAsiaTheme="minorEastAsia"/>
            <w:bCs/>
          </w:rPr>
          <w:delText>are</w:delText>
        </w:r>
        <w:r w:rsidR="00367D8C" w:rsidRPr="00C01462" w:rsidDel="002E36D8">
          <w:rPr>
            <w:rFonts w:eastAsiaTheme="minorEastAsia"/>
            <w:bCs/>
          </w:rPr>
          <w:delText xml:space="preserve"> the </w:delText>
        </w:r>
      </w:del>
      <w:del w:id="44" w:author="Hannah Nesser" w:date="2023-01-10T15:16:00Z">
        <w:r w:rsidR="00367D8C" w:rsidRPr="00C01462" w:rsidDel="002E36D8">
          <w:rPr>
            <w:rFonts w:eastAsiaTheme="minorEastAsia"/>
            <w:bCs/>
          </w:rPr>
          <w:delText>prior emissions estimate</w:delText>
        </w:r>
      </w:del>
      <w:del w:id="45" w:author="Hannah Nesser" w:date="2023-01-10T15:12:00Z">
        <w:r w:rsidR="00E63085" w:rsidRPr="00C01462" w:rsidDel="002E36D8">
          <w:rPr>
            <w:rFonts w:eastAsiaTheme="minorEastAsia"/>
            <w:bCs/>
          </w:rPr>
          <w:delText xml:space="preserve"> and error covariance</w:delText>
        </w:r>
        <w:r w:rsidR="005178BE" w:rsidRPr="00C01462" w:rsidDel="002E36D8">
          <w:rPr>
            <w:rFonts w:eastAsiaTheme="minorEastAsia"/>
            <w:bCs/>
          </w:rPr>
          <w:delText xml:space="preserve"> matrix</w:delText>
        </w:r>
        <w:r w:rsidR="00E63085" w:rsidRPr="00C01462" w:rsidDel="002E36D8">
          <w:rPr>
            <w:rFonts w:eastAsiaTheme="minorEastAsia"/>
            <w:bCs/>
          </w:rPr>
          <w:delText>, respectively</w:delText>
        </w:r>
      </w:del>
      <w:del w:id="46" w:author="Hannah Nesser" w:date="2023-01-10T15:16:00Z">
        <w:r w:rsidR="00E63085" w:rsidRPr="00C01462" w:rsidDel="002E36D8">
          <w:rPr>
            <w:rFonts w:eastAsiaTheme="minorEastAsia"/>
            <w:bCs/>
          </w:rPr>
          <w:delText>;</w:delText>
        </w:r>
        <w:r w:rsidR="00367D8C" w:rsidRPr="00C01462" w:rsidDel="002E36D8">
          <w:rPr>
            <w:rFonts w:eastAsiaTheme="minorEastAsia"/>
            <w:bCs/>
          </w:rPr>
          <w:delText xml:space="preserve"> </w:delText>
        </w:r>
      </w:del>
      <m:oMath>
        <m:r>
          <w:del w:id="47" w:author="Hannah Nesser" w:date="2023-01-10T15:16:00Z">
            <m:rPr>
              <m:sty m:val="b"/>
            </m:rPr>
            <w:rPr>
              <w:rFonts w:ascii="Cambria Math" w:eastAsiaTheme="minorEastAsia" w:hAnsi="Cambria Math"/>
            </w:rPr>
            <m:t>y</m:t>
          </w:del>
        </m:r>
      </m:oMath>
      <w:del w:id="48" w:author="Hannah Nesser" w:date="2023-01-10T15:16:00Z">
        <w:r w:rsidR="00367D8C" w:rsidRPr="00C01462" w:rsidDel="002E36D8">
          <w:rPr>
            <w:rFonts w:eastAsiaTheme="minorEastAsia"/>
            <w:bCs/>
            <w:iCs/>
          </w:rPr>
          <w:delText xml:space="preserve"> </w:delText>
        </w:r>
      </w:del>
      <w:del w:id="49" w:author="Hannah Nesser" w:date="2023-01-10T15:12:00Z">
        <w:r w:rsidR="00664A9F" w:rsidRPr="00C01462" w:rsidDel="002E36D8">
          <w:rPr>
            <w:rFonts w:eastAsiaTheme="minorEastAsia"/>
            <w:bCs/>
            <w:iCs/>
          </w:rPr>
          <w:delText xml:space="preserve">and </w:delText>
        </w:r>
      </w:del>
      <m:oMath>
        <m:sSub>
          <m:sSubPr>
            <m:ctrlPr>
              <w:del w:id="50" w:author="Hannah Nesser" w:date="2023-01-10T15:12:00Z">
                <w:rPr>
                  <w:rFonts w:ascii="Cambria Math" w:eastAsiaTheme="minorEastAsia" w:hAnsi="Cambria Math"/>
                  <w:bCs/>
                  <w:iCs/>
                </w:rPr>
              </w:del>
            </m:ctrlPr>
          </m:sSubPr>
          <m:e>
            <m:r>
              <w:del w:id="51" w:author="Hannah Nesser" w:date="2023-01-10T15:12:00Z">
                <m:rPr>
                  <m:sty m:val="b"/>
                </m:rPr>
                <w:rPr>
                  <w:rFonts w:ascii="Cambria Math" w:eastAsiaTheme="minorEastAsia" w:hAnsi="Cambria Math"/>
                </w:rPr>
                <m:t>S</m:t>
              </w:del>
            </m:r>
            <m:ctrlPr>
              <w:del w:id="52" w:author="Hannah Nesser" w:date="2023-01-10T15:12:00Z">
                <w:rPr>
                  <w:rFonts w:ascii="Cambria Math" w:eastAsiaTheme="minorEastAsia" w:hAnsi="Cambria Math"/>
                  <w:b/>
                  <w:iCs/>
                </w:rPr>
              </w:del>
            </m:ctrlPr>
          </m:e>
          <m:sub>
            <m:r>
              <w:del w:id="53" w:author="Hannah Nesser" w:date="2023-01-10T15:12:00Z">
                <m:rPr>
                  <m:sty m:val="p"/>
                </m:rPr>
                <w:rPr>
                  <w:rFonts w:ascii="Cambria Math" w:eastAsiaTheme="minorEastAsia" w:hAnsi="Cambria Math"/>
                </w:rPr>
                <m:t>O</m:t>
              </w:del>
            </m:r>
          </m:sub>
        </m:sSub>
      </m:oMath>
      <w:del w:id="54" w:author="Hannah Nesser" w:date="2023-01-10T15:12:00Z">
        <w:r w:rsidR="00664A9F" w:rsidRPr="00C01462" w:rsidDel="002E36D8">
          <w:rPr>
            <w:rFonts w:eastAsiaTheme="minorEastAsia"/>
            <w:bCs/>
            <w:iCs/>
          </w:rPr>
          <w:delText xml:space="preserve"> are </w:delText>
        </w:r>
      </w:del>
      <w:del w:id="55" w:author="Hannah Nesser" w:date="2023-01-10T15:16:00Z">
        <w:r w:rsidR="00664A9F" w:rsidRPr="00C01462" w:rsidDel="002E36D8">
          <w:rPr>
            <w:rFonts w:eastAsiaTheme="minorEastAsia"/>
            <w:bCs/>
            <w:iCs/>
          </w:rPr>
          <w:delText xml:space="preserve">the </w:delText>
        </w:r>
        <w:r w:rsidR="00E63085" w:rsidRPr="00C01462" w:rsidDel="002E36D8">
          <w:rPr>
            <w:rFonts w:eastAsiaTheme="minorEastAsia"/>
            <w:bCs/>
            <w:iCs/>
          </w:rPr>
          <w:delText>vector</w:delText>
        </w:r>
        <w:r w:rsidR="005178BE" w:rsidRPr="00C01462" w:rsidDel="002E36D8">
          <w:rPr>
            <w:rFonts w:eastAsiaTheme="minorEastAsia"/>
            <w:bCs/>
            <w:iCs/>
          </w:rPr>
          <w:delText xml:space="preserve"> of </w:delText>
        </w:r>
      </w:del>
      <m:oMath>
        <m:r>
          <w:del w:id="56" w:author="Hannah Nesser" w:date="2023-01-10T15:16:00Z">
            <w:rPr>
              <w:rFonts w:ascii="Cambria Math" w:eastAsiaTheme="minorEastAsia" w:hAnsi="Cambria Math"/>
            </w:rPr>
            <m:t>m</m:t>
          </w:del>
        </m:r>
      </m:oMath>
      <w:del w:id="57" w:author="Hannah Nesser" w:date="2023-01-10T15:16:00Z">
        <w:r w:rsidR="005178BE" w:rsidRPr="00C01462" w:rsidDel="002E36D8">
          <w:rPr>
            <w:rFonts w:eastAsiaTheme="minorEastAsia"/>
            <w:bCs/>
            <w:iCs/>
          </w:rPr>
          <w:delText xml:space="preserve"> </w:delText>
        </w:r>
        <w:r w:rsidDel="002E36D8">
          <w:rPr>
            <w:rFonts w:eastAsiaTheme="minorEastAsia"/>
            <w:bCs/>
            <w:iCs/>
          </w:rPr>
          <w:delText>observed concentrations</w:delText>
        </w:r>
      </w:del>
      <w:del w:id="58" w:author="Hannah Nesser" w:date="2023-01-10T15:13:00Z">
        <w:r w:rsidR="00E63085" w:rsidRPr="00C01462" w:rsidDel="002E36D8">
          <w:rPr>
            <w:rFonts w:eastAsiaTheme="minorEastAsia"/>
            <w:bCs/>
            <w:iCs/>
          </w:rPr>
          <w:delText xml:space="preserve"> and </w:delText>
        </w:r>
        <w:r w:rsidR="005178BE" w:rsidRPr="00C01462" w:rsidDel="002E36D8">
          <w:rPr>
            <w:rFonts w:eastAsiaTheme="minorEastAsia"/>
            <w:bCs/>
            <w:iCs/>
          </w:rPr>
          <w:delText>the</w:delText>
        </w:r>
        <w:r w:rsidR="005F0491" w:rsidDel="002E36D8">
          <w:rPr>
            <w:rFonts w:eastAsiaTheme="minorEastAsia"/>
            <w:bCs/>
            <w:iCs/>
          </w:rPr>
          <w:delText xml:space="preserve"> associated</w:delText>
        </w:r>
        <w:r w:rsidR="005178BE" w:rsidRPr="00C01462" w:rsidDel="002E36D8">
          <w:rPr>
            <w:rFonts w:eastAsiaTheme="minorEastAsia"/>
            <w:bCs/>
            <w:iCs/>
          </w:rPr>
          <w:delText xml:space="preserve"> </w:delText>
        </w:r>
        <w:r w:rsidR="00E63085" w:rsidRPr="00C01462" w:rsidDel="002E36D8">
          <w:rPr>
            <w:rFonts w:eastAsiaTheme="minorEastAsia"/>
            <w:bCs/>
            <w:iCs/>
          </w:rPr>
          <w:delText>error covariance</w:delText>
        </w:r>
        <w:r w:rsidR="005178BE" w:rsidRPr="00C01462" w:rsidDel="002E36D8">
          <w:rPr>
            <w:rFonts w:eastAsiaTheme="minorEastAsia"/>
            <w:bCs/>
            <w:iCs/>
          </w:rPr>
          <w:delText xml:space="preserve"> matrix</w:delText>
        </w:r>
        <w:r w:rsidR="00E63085" w:rsidRPr="00C01462" w:rsidDel="002E36D8">
          <w:rPr>
            <w:rFonts w:eastAsiaTheme="minorEastAsia"/>
            <w:bCs/>
            <w:iCs/>
          </w:rPr>
          <w:delText>, respectively</w:delText>
        </w:r>
      </w:del>
      <w:del w:id="59" w:author="Hannah Nesser" w:date="2023-01-10T15:16:00Z">
        <w:r w:rsidR="00E63085" w:rsidRPr="00C01462" w:rsidDel="002E36D8">
          <w:rPr>
            <w:rFonts w:eastAsiaTheme="minorEastAsia"/>
            <w:bCs/>
            <w:iCs/>
          </w:rPr>
          <w:delText>;</w:delText>
        </w:r>
      </w:del>
      <w:del w:id="60" w:author="Hannah Nesser" w:date="2023-01-10T15:14:00Z">
        <w:r w:rsidR="00E213E6" w:rsidRPr="00C01462" w:rsidDel="002E36D8">
          <w:rPr>
            <w:rFonts w:eastAsiaTheme="minorEastAsia"/>
            <w:bCs/>
            <w:iCs/>
          </w:rPr>
          <w:delText xml:space="preserve"> </w:delText>
        </w:r>
      </w:del>
      <w:del w:id="61" w:author="Hannah Nesser" w:date="2023-01-10T15:13:00Z">
        <w:r w:rsidR="005F0491" w:rsidDel="002E36D8">
          <w:rPr>
            <w:rFonts w:eastAsiaTheme="minorEastAsia"/>
            <w:bCs/>
            <w:iCs/>
          </w:rPr>
          <w:delText xml:space="preserve">and </w:delText>
        </w:r>
      </w:del>
      <m:oMath>
        <m:r>
          <w:del w:id="62" w:author="Hannah Nesser" w:date="2023-01-10T15:13:00Z">
            <m:rPr>
              <m:sty m:val="b"/>
            </m:rPr>
            <w:rPr>
              <w:rFonts w:ascii="Cambria Math" w:eastAsiaTheme="minorEastAsia" w:hAnsi="Cambria Math"/>
            </w:rPr>
            <m:t>K=</m:t>
          </w:del>
        </m:r>
        <m:f>
          <m:fPr>
            <m:ctrlPr>
              <w:del w:id="63" w:author="Hannah Nesser" w:date="2023-01-10T15:13:00Z">
                <w:rPr>
                  <w:rFonts w:ascii="Cambria Math" w:eastAsiaTheme="minorEastAsia" w:hAnsi="Cambria Math"/>
                </w:rPr>
              </w:del>
            </m:ctrlPr>
          </m:fPr>
          <m:num>
            <m:r>
              <w:del w:id="64" w:author="Hannah Nesser" w:date="2023-01-10T15:13:00Z">
                <m:rPr>
                  <m:sty m:val="p"/>
                </m:rPr>
                <w:rPr>
                  <w:rFonts w:ascii="Cambria Math" w:eastAsiaTheme="minorEastAsia" w:hAnsi="Cambria Math"/>
                </w:rPr>
                <m:t>∂</m:t>
              </w:del>
            </m:r>
            <m:r>
              <w:del w:id="65" w:author="Hannah Nesser" w:date="2023-01-10T15:13:00Z">
                <m:rPr>
                  <m:sty m:val="b"/>
                </m:rPr>
                <w:rPr>
                  <w:rFonts w:ascii="Cambria Math" w:eastAsiaTheme="minorEastAsia" w:hAnsi="Cambria Math"/>
                </w:rPr>
                <m:t>y</m:t>
              </w:del>
            </m:r>
            <m:ctrlPr>
              <w:del w:id="66" w:author="Hannah Nesser" w:date="2023-01-10T15:13:00Z">
                <w:rPr>
                  <w:rFonts w:ascii="Cambria Math" w:eastAsiaTheme="minorEastAsia" w:hAnsi="Cambria Math"/>
                  <w:b/>
                </w:rPr>
              </w:del>
            </m:ctrlPr>
          </m:num>
          <m:den>
            <m:r>
              <w:del w:id="67" w:author="Hannah Nesser" w:date="2023-01-10T15:13:00Z">
                <m:rPr>
                  <m:sty m:val="p"/>
                </m:rPr>
                <w:rPr>
                  <w:rFonts w:ascii="Cambria Math" w:eastAsiaTheme="minorEastAsia" w:hAnsi="Cambria Math"/>
                </w:rPr>
                <m:t>∂</m:t>
              </w:del>
            </m:r>
            <m:r>
              <w:del w:id="68" w:author="Hannah Nesser" w:date="2023-01-10T15:13:00Z">
                <m:rPr>
                  <m:sty m:val="b"/>
                </m:rPr>
                <w:rPr>
                  <w:rFonts w:ascii="Cambria Math" w:eastAsiaTheme="minorEastAsia" w:hAnsi="Cambria Math"/>
                </w:rPr>
                <m:t>x</m:t>
              </w:del>
            </m:r>
          </m:den>
        </m:f>
      </m:oMath>
      <w:del w:id="69" w:author="Hannah Nesser" w:date="2023-01-10T15:13:00Z">
        <w:r w:rsidR="00322D0C" w:rsidRPr="00C01462" w:rsidDel="002E36D8">
          <w:rPr>
            <w:rFonts w:eastAsiaTheme="minorEastAsia"/>
            <w:bCs/>
            <w:iCs/>
          </w:rPr>
          <w:delText xml:space="preserve"> is the</w:delText>
        </w:r>
        <w:r w:rsidR="009B45F2" w:rsidDel="002E36D8">
          <w:rPr>
            <w:rFonts w:eastAsiaTheme="minorEastAsia"/>
            <w:bCs/>
            <w:iCs/>
          </w:rPr>
          <w:delText xml:space="preserve"> reduced-rank</w:delText>
        </w:r>
        <w:r w:rsidR="00322D0C" w:rsidRPr="00C01462" w:rsidDel="002E36D8">
          <w:rPr>
            <w:rFonts w:eastAsiaTheme="minorEastAsia"/>
            <w:bCs/>
            <w:iCs/>
          </w:rPr>
          <w:delText xml:space="preserve"> Jacobian matrix </w:delText>
        </w:r>
        <w:r w:rsidR="00322D0C" w:rsidDel="002E36D8">
          <w:rPr>
            <w:rFonts w:eastAsiaTheme="minorEastAsia"/>
            <w:bCs/>
            <w:iCs/>
          </w:rPr>
          <w:delText xml:space="preserve">that represents the sensitivity of </w:delText>
        </w:r>
        <w:r w:rsidDel="002E36D8">
          <w:rPr>
            <w:rFonts w:eastAsiaTheme="minorEastAsia"/>
            <w:bCs/>
            <w:iCs/>
          </w:rPr>
          <w:delText>concentrations</w:delText>
        </w:r>
        <w:r w:rsidR="00322D0C" w:rsidDel="002E36D8">
          <w:rPr>
            <w:rFonts w:eastAsiaTheme="minorEastAsia"/>
            <w:bCs/>
            <w:iCs/>
          </w:rPr>
          <w:delText xml:space="preserve"> to emissions in the </w:delText>
        </w:r>
        <w:r w:rsidR="00664A9F" w:rsidRPr="00C01462" w:rsidDel="002E36D8">
          <w:rPr>
            <w:rFonts w:eastAsiaTheme="minorEastAsia"/>
            <w:bCs/>
            <w:iCs/>
          </w:rPr>
          <w:delText>CTM</w:delText>
        </w:r>
        <w:r w:rsidR="00B13301" w:rsidDel="002E36D8">
          <w:rPr>
            <w:rFonts w:eastAsiaTheme="minorEastAsia"/>
            <w:bCs/>
            <w:iCs/>
          </w:rPr>
          <w:delText xml:space="preserve"> </w:delText>
        </w:r>
        <w:r w:rsidR="004D2E2D" w:rsidDel="002E36D8">
          <w:rPr>
            <w:rFonts w:eastAsiaTheme="minorEastAsia"/>
            <w:bCs/>
            <w:iCs/>
          </w:rPr>
          <w:delText>(</w:delText>
        </w:r>
        <w:r w:rsidR="00B13301" w:rsidDel="002E36D8">
          <w:rPr>
            <w:rFonts w:eastAsiaTheme="minorEastAsia"/>
            <w:bCs/>
            <w:iCs/>
          </w:rPr>
          <w:delText>Rodgers, 2000</w:delText>
        </w:r>
        <w:r w:rsidR="004D2E2D" w:rsidDel="002E36D8">
          <w:rPr>
            <w:rFonts w:eastAsiaTheme="minorEastAsia"/>
            <w:bCs/>
            <w:iCs/>
          </w:rPr>
          <w:delText>)</w:delText>
        </w:r>
        <w:r w:rsidR="005F0491" w:rsidDel="002E36D8">
          <w:rPr>
            <w:rFonts w:eastAsiaTheme="minorEastAsia"/>
            <w:bCs/>
            <w:iCs/>
          </w:rPr>
          <w:delText xml:space="preserve">. </w:delText>
        </w:r>
      </w:del>
      <m:oMath>
        <m:sSub>
          <m:sSubPr>
            <m:ctrlPr>
              <w:ins w:id="70" w:author="Hannah Nesser" w:date="2023-01-10T15:11:00Z">
                <w:rPr>
                  <w:rFonts w:ascii="Cambria Math" w:eastAsiaTheme="minorEastAsia" w:hAnsi="Cambria Math"/>
                  <w:bCs/>
                  <w:iCs/>
                </w:rPr>
              </w:ins>
            </m:ctrlPr>
          </m:sSubPr>
          <m:e>
            <m:r>
              <w:ins w:id="71" w:author="Hannah Nesser" w:date="2023-01-10T15:11:00Z">
                <m:rPr>
                  <m:sty m:val="b"/>
                </m:rPr>
                <w:rPr>
                  <w:rFonts w:ascii="Cambria Math" w:eastAsiaTheme="minorEastAsia" w:hAnsi="Cambria Math"/>
                </w:rPr>
                <m:t>S</m:t>
              </w:ins>
            </m:r>
            <m:ctrlPr>
              <w:ins w:id="72" w:author="Hannah Nesser" w:date="2023-01-10T15:11:00Z">
                <w:rPr>
                  <w:rFonts w:ascii="Cambria Math" w:eastAsiaTheme="minorEastAsia" w:hAnsi="Cambria Math"/>
                  <w:b/>
                  <w:iCs/>
                </w:rPr>
              </w:ins>
            </m:ctrlPr>
          </m:e>
          <m:sub>
            <m:r>
              <w:ins w:id="73" w:author="Hannah Nesser" w:date="2023-01-10T15:11:00Z">
                <m:rPr>
                  <m:sty m:val="p"/>
                </m:rPr>
                <w:rPr>
                  <w:rFonts w:ascii="Cambria Math" w:eastAsiaTheme="minorEastAsia" w:hAnsi="Cambria Math"/>
                </w:rPr>
                <m:t>A</m:t>
              </w:ins>
            </m:r>
          </m:sub>
        </m:sSub>
      </m:oMath>
      <w:ins w:id="74" w:author="Hannah Nesser" w:date="2023-01-10T15:11:00Z">
        <w:r w:rsidRPr="00C01462">
          <w:rPr>
            <w:rFonts w:eastAsiaTheme="minorEastAsia"/>
            <w:bCs/>
            <w:iCs/>
          </w:rPr>
          <w:t xml:space="preserve"> </w:t>
        </w:r>
      </w:ins>
      <w:ins w:id="75" w:author="Hannah Nesser" w:date="2023-01-10T15:12:00Z">
        <w:r w:rsidRPr="00C01462">
          <w:rPr>
            <w:rFonts w:eastAsiaTheme="minorEastAsia"/>
            <w:bCs/>
            <w:iCs/>
          </w:rPr>
          <w:t xml:space="preserve">and </w:t>
        </w:r>
      </w:ins>
      <m:oMath>
        <m:sSub>
          <m:sSubPr>
            <m:ctrlPr>
              <w:ins w:id="76" w:author="Hannah Nesser" w:date="2023-01-10T15:12:00Z">
                <w:rPr>
                  <w:rFonts w:ascii="Cambria Math" w:eastAsiaTheme="minorEastAsia" w:hAnsi="Cambria Math"/>
                  <w:bCs/>
                  <w:iCs/>
                </w:rPr>
              </w:ins>
            </m:ctrlPr>
          </m:sSubPr>
          <m:e>
            <m:r>
              <w:ins w:id="77" w:author="Hannah Nesser" w:date="2023-01-10T15:12:00Z">
                <m:rPr>
                  <m:sty m:val="b"/>
                </m:rPr>
                <w:rPr>
                  <w:rFonts w:ascii="Cambria Math" w:eastAsiaTheme="minorEastAsia" w:hAnsi="Cambria Math"/>
                </w:rPr>
                <m:t>S</m:t>
              </w:ins>
            </m:r>
            <m:ctrlPr>
              <w:ins w:id="78" w:author="Hannah Nesser" w:date="2023-01-10T15:12:00Z">
                <w:rPr>
                  <w:rFonts w:ascii="Cambria Math" w:eastAsiaTheme="minorEastAsia" w:hAnsi="Cambria Math"/>
                  <w:b/>
                  <w:iCs/>
                </w:rPr>
              </w:ins>
            </m:ctrlPr>
          </m:e>
          <m:sub>
            <m:r>
              <w:ins w:id="79" w:author="Hannah Nesser" w:date="2023-01-10T15:12:00Z">
                <m:rPr>
                  <m:sty m:val="p"/>
                </m:rPr>
                <w:rPr>
                  <w:rFonts w:ascii="Cambria Math" w:eastAsiaTheme="minorEastAsia" w:hAnsi="Cambria Math"/>
                </w:rPr>
                <m:t>O</m:t>
              </w:ins>
            </m:r>
          </m:sub>
        </m:sSub>
      </m:oMath>
      <w:ins w:id="80" w:author="Hannah Nesser" w:date="2023-01-10T15:12:00Z">
        <w:r>
          <w:rPr>
            <w:rFonts w:eastAsiaTheme="minorEastAsia"/>
            <w:bCs/>
          </w:rPr>
          <w:t>, respect</w:t>
        </w:r>
      </w:ins>
      <w:ins w:id="81" w:author="Hannah Nesser" w:date="2023-01-10T15:13:00Z">
        <w:r>
          <w:rPr>
            <w:rFonts w:eastAsiaTheme="minorEastAsia"/>
            <w:bCs/>
          </w:rPr>
          <w:t>ively</w:t>
        </w:r>
      </w:ins>
      <w:ins w:id="82" w:author="Hannah Nesser" w:date="2023-01-10T15:16:00Z">
        <w:r>
          <w:rPr>
            <w:rFonts w:eastAsiaTheme="minorEastAsia"/>
            <w:bCs/>
          </w:rPr>
          <w:t xml:space="preserve">, </w:t>
        </w:r>
      </w:ins>
      <w:ins w:id="83" w:author="Hannah Nesser" w:date="2023-01-10T15:13:00Z">
        <w:r>
          <w:rPr>
            <w:rFonts w:eastAsiaTheme="minorEastAsia"/>
            <w:bCs/>
          </w:rPr>
          <w:t xml:space="preserve">are </w:t>
        </w:r>
      </w:ins>
      <w:del w:id="84" w:author="Hannah Nesser" w:date="2023-01-10T15:13:00Z">
        <w:r w:rsidR="005F0491" w:rsidDel="002E36D8">
          <w:rPr>
            <w:rFonts w:eastAsiaTheme="minorEastAsia"/>
            <w:bCs/>
            <w:iCs/>
          </w:rPr>
          <w:delText xml:space="preserve">The error covariance matrices are </w:delText>
        </w:r>
      </w:del>
      <w:r w:rsidR="005F0491">
        <w:rPr>
          <w:rFonts w:eastAsiaTheme="minorEastAsia"/>
          <w:bCs/>
          <w:iCs/>
        </w:rPr>
        <w:t>assumed diagonal in the absence of better information</w:t>
      </w:r>
      <w:ins w:id="85" w:author="Hannah Nesser" w:date="2023-01-10T17:08:00Z">
        <w:r>
          <w:rPr>
            <w:rFonts w:eastAsiaTheme="minorEastAsia"/>
            <w:bCs/>
            <w:iCs/>
          </w:rPr>
          <w:t>, and t</w:t>
        </w:r>
      </w:ins>
      <w:del w:id="86" w:author="Hannah Nesser" w:date="2023-01-10T15:18:00Z">
        <w:r w:rsidR="005F0491" w:rsidDel="002E36D8">
          <w:rPr>
            <w:rFonts w:eastAsiaTheme="minorEastAsia"/>
            <w:bCs/>
            <w:iCs/>
          </w:rPr>
          <w:delText>,</w:delText>
        </w:r>
      </w:del>
      <w:del w:id="87" w:author="Hannah Nesser" w:date="2023-01-10T17:08:00Z">
        <w:r w:rsidR="005F0491" w:rsidDel="002E36D8">
          <w:rPr>
            <w:rFonts w:eastAsiaTheme="minorEastAsia"/>
            <w:bCs/>
            <w:iCs/>
          </w:rPr>
          <w:delText xml:space="preserve"> </w:delText>
        </w:r>
      </w:del>
      <w:ins w:id="88" w:author="Hannah Nesser" w:date="2023-01-10T15:18:00Z">
        <w:r>
          <w:rPr>
            <w:rFonts w:eastAsiaTheme="minorEastAsia"/>
            <w:bCs/>
            <w:iCs/>
          </w:rPr>
          <w:t xml:space="preserve">he regularization factor </w:t>
        </w:r>
      </w:ins>
      <w:del w:id="89" w:author="Hannah Nesser" w:date="2023-01-10T15:18:00Z">
        <w:r w:rsidR="005F0491" w:rsidDel="002E36D8">
          <w:rPr>
            <w:rFonts w:eastAsiaTheme="minorEastAsia"/>
            <w:bCs/>
            <w:iCs/>
          </w:rPr>
          <w:delText>and</w:delText>
        </w:r>
      </w:del>
      <w:del w:id="90" w:author="Hannah Nesser" w:date="2023-01-10T15:17:00Z">
        <w:r w:rsidR="005F0491" w:rsidDel="002E36D8">
          <w:rPr>
            <w:rFonts w:eastAsiaTheme="minorEastAsia"/>
            <w:bCs/>
            <w:iCs/>
          </w:rPr>
          <w:delText xml:space="preserve"> </w:delText>
        </w:r>
      </w:del>
      <m:oMath>
        <m:r>
          <w:rPr>
            <w:rFonts w:ascii="Cambria Math" w:hAnsi="Cambria Math"/>
          </w:rPr>
          <m:t>γ</m:t>
        </m:r>
      </m:oMath>
      <w:r w:rsidR="003D698A" w:rsidRPr="00C01462">
        <w:rPr>
          <w:rFonts w:eastAsiaTheme="minorEastAsia"/>
          <w:bCs/>
          <w:iCs/>
        </w:rPr>
        <w:t xml:space="preserve"> </w:t>
      </w:r>
      <w:del w:id="91" w:author="Hannah Nesser" w:date="2023-01-10T15:18:00Z">
        <w:r w:rsidR="003D698A" w:rsidRPr="00C01462" w:rsidDel="002E36D8">
          <w:rPr>
            <w:rFonts w:eastAsiaTheme="minorEastAsia"/>
            <w:bCs/>
            <w:iCs/>
          </w:rPr>
          <w:delText xml:space="preserve">is a regularization </w:delText>
        </w:r>
        <w:r w:rsidR="00322D0C" w:rsidRPr="00C01462" w:rsidDel="002E36D8">
          <w:rPr>
            <w:rFonts w:eastAsiaTheme="minorEastAsia"/>
            <w:bCs/>
            <w:iCs/>
          </w:rPr>
          <w:delText xml:space="preserve">factor </w:delText>
        </w:r>
        <w:r w:rsidDel="002E36D8">
          <w:rPr>
            <w:rFonts w:eastAsiaTheme="minorEastAsia"/>
            <w:bCs/>
            <w:iCs/>
          </w:rPr>
          <w:delText xml:space="preserve">to </w:delText>
        </w:r>
      </w:del>
      <w:r>
        <w:rPr>
          <w:rFonts w:eastAsiaTheme="minorEastAsia"/>
          <w:bCs/>
          <w:iCs/>
        </w:rPr>
        <w:t>correct</w:t>
      </w:r>
      <w:ins w:id="92" w:author="Hannah Nesser" w:date="2023-01-10T15:18:00Z">
        <w:r>
          <w:rPr>
            <w:rFonts w:eastAsiaTheme="minorEastAsia"/>
            <w:bCs/>
            <w:iCs/>
          </w:rPr>
          <w:t>s</w:t>
        </w:r>
      </w:ins>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ins w:id="93" w:author="Hannah Nesser" w:date="2023-01-10T15:16:00Z">
        <w:r>
          <w:rPr>
            <w:rFonts w:eastAsiaTheme="minorEastAsia"/>
            <w:bCs/>
            <w:iCs/>
          </w:rPr>
          <w:t>The reduced-rank Jacobian matrix</w:t>
        </w:r>
      </w:ins>
      <w:ins w:id="94" w:author="Hannah Nesser" w:date="2023-01-10T15:13:00Z">
        <w:r>
          <w:rPr>
            <w:rFonts w:eastAsiaTheme="minorEastAsia"/>
            <w:bCs/>
            <w:iCs/>
          </w:rPr>
          <w:t xml:space="preserve"> </w:t>
        </w:r>
      </w:ins>
      <m:oMath>
        <m:r>
          <w:ins w:id="95" w:author="Hannah Nesser" w:date="2023-01-10T15:13:00Z">
            <m:rPr>
              <m:sty m:val="b"/>
            </m:rPr>
            <w:rPr>
              <w:rFonts w:ascii="Cambria Math" w:eastAsiaTheme="minorEastAsia" w:hAnsi="Cambria Math"/>
            </w:rPr>
            <m:t>K=</m:t>
          </w:ins>
        </m:r>
        <m:f>
          <m:fPr>
            <m:ctrlPr>
              <w:ins w:id="96" w:author="Hannah Nesser" w:date="2023-01-10T15:13:00Z">
                <w:rPr>
                  <w:rFonts w:ascii="Cambria Math" w:eastAsiaTheme="minorEastAsia" w:hAnsi="Cambria Math"/>
                </w:rPr>
              </w:ins>
            </m:ctrlPr>
          </m:fPr>
          <m:num>
            <m:r>
              <w:ins w:id="97" w:author="Hannah Nesser" w:date="2023-01-10T15:13:00Z">
                <m:rPr>
                  <m:sty m:val="p"/>
                </m:rPr>
                <w:rPr>
                  <w:rFonts w:ascii="Cambria Math" w:eastAsiaTheme="minorEastAsia" w:hAnsi="Cambria Math"/>
                </w:rPr>
                <m:t>∂</m:t>
              </w:ins>
            </m:r>
            <m:r>
              <w:ins w:id="98" w:author="Hannah Nesser" w:date="2023-01-10T15:13:00Z">
                <m:rPr>
                  <m:sty m:val="b"/>
                </m:rPr>
                <w:rPr>
                  <w:rFonts w:ascii="Cambria Math" w:eastAsiaTheme="minorEastAsia" w:hAnsi="Cambria Math"/>
                </w:rPr>
                <m:t>y</m:t>
              </w:ins>
            </m:r>
            <m:ctrlPr>
              <w:ins w:id="99" w:author="Hannah Nesser" w:date="2023-01-10T15:13:00Z">
                <w:rPr>
                  <w:rFonts w:ascii="Cambria Math" w:eastAsiaTheme="minorEastAsia" w:hAnsi="Cambria Math"/>
                  <w:b/>
                </w:rPr>
              </w:ins>
            </m:ctrlPr>
          </m:num>
          <m:den>
            <m:r>
              <w:ins w:id="100" w:author="Hannah Nesser" w:date="2023-01-10T15:13:00Z">
                <m:rPr>
                  <m:sty m:val="p"/>
                </m:rPr>
                <w:rPr>
                  <w:rFonts w:ascii="Cambria Math" w:eastAsiaTheme="minorEastAsia" w:hAnsi="Cambria Math"/>
                </w:rPr>
                <m:t>∂</m:t>
              </w:ins>
            </m:r>
            <m:r>
              <w:ins w:id="101" w:author="Hannah Nesser" w:date="2023-01-10T15:13:00Z">
                <m:rPr>
                  <m:sty m:val="b"/>
                </m:rPr>
                <w:rPr>
                  <w:rFonts w:ascii="Cambria Math" w:eastAsiaTheme="minorEastAsia" w:hAnsi="Cambria Math"/>
                </w:rPr>
                <m:t>x</m:t>
              </w:ins>
            </m:r>
          </m:den>
        </m:f>
      </m:oMath>
      <w:ins w:id="102" w:author="Hannah Nesser" w:date="2023-01-10T15:13:00Z">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xml:space="preserve"> (Rodgers, 2000)</w:t>
        </w:r>
      </w:ins>
      <w:ins w:id="103" w:author="Hannah Nesser" w:date="2023-01-10T15:22:00Z">
        <w:r>
          <w:rPr>
            <w:rFonts w:eastAsiaTheme="minorEastAsia"/>
            <w:bCs/>
            <w:iCs/>
          </w:rPr>
          <w:t>. T</w:t>
        </w:r>
      </w:ins>
      <w:ins w:id="104" w:author="Hannah Nesser" w:date="2023-01-10T15:25:00Z">
        <w:r>
          <w:rPr>
            <w:rFonts w:eastAsiaTheme="minorEastAsia"/>
            <w:bCs/>
            <w:iCs/>
          </w:rPr>
          <w:t xml:space="preserve">o </w:t>
        </w:r>
      </w:ins>
      <w:ins w:id="105" w:author="Hannah Nesser" w:date="2023-01-10T15:40:00Z">
        <w:r>
          <w:rPr>
            <w:rFonts w:eastAsiaTheme="minorEastAsia"/>
            <w:bCs/>
            <w:iCs/>
          </w:rPr>
          <w:t xml:space="preserve">construct </w:t>
        </w:r>
      </w:ins>
      <w:ins w:id="106" w:author="Hannah Nesser" w:date="2023-01-10T15:30:00Z">
        <w:r>
          <w:rPr>
            <w:rFonts w:eastAsiaTheme="minorEastAsia"/>
            <w:bCs/>
            <w:iCs/>
          </w:rPr>
          <w:t>the Jacobian</w:t>
        </w:r>
      </w:ins>
      <w:ins w:id="107" w:author="Hannah Nesser" w:date="2023-01-10T15:25:00Z">
        <w:r>
          <w:rPr>
            <w:rFonts w:eastAsiaTheme="minorEastAsia"/>
            <w:bCs/>
            <w:iCs/>
          </w:rPr>
          <w:t xml:space="preserve"> matrix </w:t>
        </w:r>
      </w:ins>
      <w:ins w:id="108" w:author="Hannah Nesser" w:date="2023-01-10T15:50:00Z">
        <w:r>
          <w:rPr>
            <w:rFonts w:eastAsiaTheme="minorEastAsia"/>
            <w:bCs/>
            <w:iCs/>
          </w:rPr>
          <w:t xml:space="preserve">for </w:t>
        </w:r>
      </w:ins>
      <w:ins w:id="109" w:author="Hannah Nesser" w:date="2023-01-10T15:25:00Z">
        <w:r>
          <w:rPr>
            <w:rFonts w:eastAsiaTheme="minorEastAsia"/>
            <w:bCs/>
            <w:iCs/>
          </w:rPr>
          <w:t xml:space="preserve">the native resolution </w:t>
        </w:r>
        <w:r w:rsidRPr="002E36D8">
          <w:rPr>
            <w:color w:val="FF0000"/>
          </w:rPr>
          <w:t xml:space="preserve">0.25° × 0.3125° </w:t>
        </w:r>
      </w:ins>
      <w:ins w:id="110" w:author="Hannah Nesser" w:date="2023-01-10T15:26:00Z">
        <w:r>
          <w:rPr>
            <w:color w:val="FF0000"/>
          </w:rPr>
          <w:t>GEOS-Chem grid,</w:t>
        </w:r>
      </w:ins>
      <w:ins w:id="111" w:author="Hannah Nesser" w:date="2023-01-10T15:25:00Z">
        <w:r>
          <w:rPr>
            <w:rFonts w:eastAsiaTheme="minorEastAsia"/>
            <w:bCs/>
            <w:iCs/>
          </w:rPr>
          <w:t xml:space="preserve"> </w:t>
        </w:r>
      </w:ins>
      <w:ins w:id="112" w:author="Hannah Nesser" w:date="2023-01-10T15:49:00Z">
        <w:r>
          <w:rPr>
            <w:rFonts w:eastAsiaTheme="minorEastAsia"/>
            <w:bCs/>
            <w:iCs/>
          </w:rPr>
          <w:t xml:space="preserve">we perturb </w:t>
        </w:r>
      </w:ins>
      <w:ins w:id="113" w:author="Hannah Nesser" w:date="2023-01-10T15:22:00Z">
        <w:r>
          <w:rPr>
            <w:rFonts w:eastAsiaTheme="minorEastAsia"/>
            <w:bCs/>
            <w:iCs/>
          </w:rPr>
          <w:t xml:space="preserve">in the CTM the </w:t>
        </w:r>
      </w:ins>
      <m:oMath>
        <m:r>
          <w:ins w:id="114" w:author="Hannah Nesser" w:date="2023-01-10T15:22:00Z">
            <w:rPr>
              <w:rFonts w:ascii="Cambria Math" w:eastAsiaTheme="minorEastAsia" w:hAnsi="Cambria Math"/>
            </w:rPr>
            <m:t>k</m:t>
          </w:ins>
        </m:r>
      </m:oMath>
      <w:ins w:id="115" w:author="Hannah Nesser" w:date="2023-01-10T15:24:00Z">
        <w:r>
          <w:rPr>
            <w:rFonts w:eastAsiaTheme="minorEastAsia"/>
            <w:bCs/>
            <w:iCs/>
          </w:rPr>
          <w:t xml:space="preserve"> emission patterns </w:t>
        </w:r>
      </w:ins>
      <w:ins w:id="116" w:author="Hannah Nesser" w:date="2023-01-10T15:25:00Z">
        <w:r>
          <w:rPr>
            <w:rFonts w:eastAsiaTheme="minorEastAsia"/>
            <w:bCs/>
            <w:iCs/>
          </w:rPr>
          <w:t>that best capture the prior emissions and the information content of the TROPOMI observations</w:t>
        </w:r>
      </w:ins>
      <w:ins w:id="117" w:author="Hannah Nesser" w:date="2023-01-10T15:37:00Z">
        <w:r>
          <w:rPr>
            <w:rFonts w:eastAsiaTheme="minorEastAsia"/>
            <w:bCs/>
            <w:iCs/>
          </w:rPr>
          <w:t xml:space="preserve"> as described in section 2.6</w:t>
        </w:r>
      </w:ins>
      <w:ins w:id="118" w:author="Hannah Nesser" w:date="2023-01-10T15:25:00Z">
        <w:r>
          <w:rPr>
            <w:rFonts w:eastAsiaTheme="minorEastAsia"/>
            <w:bCs/>
            <w:iCs/>
          </w:rPr>
          <w:t>.</w:t>
        </w:r>
      </w:ins>
      <w:ins w:id="119" w:author="Hannah Nesser" w:date="2023-01-10T15:34:00Z">
        <w:r>
          <w:rPr>
            <w:rFonts w:eastAsiaTheme="minorEastAsia"/>
            <w:bCs/>
            <w:iCs/>
          </w:rPr>
          <w:t xml:space="preserve"> The resulting matrix </w:t>
        </w:r>
      </w:ins>
      <w:ins w:id="120" w:author="Hannah Nesser" w:date="2023-01-10T15:37:00Z">
        <w:r>
          <w:rPr>
            <w:rFonts w:eastAsiaTheme="minorEastAsia"/>
            <w:bCs/>
            <w:iCs/>
          </w:rPr>
          <w:t xml:space="preserve">has rank </w:t>
        </w:r>
      </w:ins>
      <m:oMath>
        <m:r>
          <w:ins w:id="121" w:author="Hannah Nesser" w:date="2023-01-10T15:37:00Z">
            <w:rPr>
              <w:rFonts w:ascii="Cambria Math" w:eastAsiaTheme="minorEastAsia" w:hAnsi="Cambria Math"/>
            </w:rPr>
            <m:t>k</m:t>
          </w:ins>
        </m:r>
      </m:oMath>
      <w:ins w:id="122" w:author="Hannah Nesser" w:date="2023-01-10T15:37:00Z">
        <w:r>
          <w:rPr>
            <w:rFonts w:eastAsiaTheme="minorEastAsia"/>
            <w:bCs/>
            <w:iCs/>
          </w:rPr>
          <w:t>.</w:t>
        </w:r>
      </w:ins>
    </w:p>
    <w:p w14:paraId="1C0CF906" w14:textId="36E9FA16" w:rsidR="00676233" w:rsidRDefault="002D0C86" w:rsidP="002E36D8">
      <w:r w:rsidRPr="00C01462">
        <w:t xml:space="preserve">We generate an inversion ensemble using a range of prior errors, observations, and </w:t>
      </w:r>
      <m:oMath>
        <m:r>
          <w:rPr>
            <w:rFonts w:ascii="Cambria Math" w:hAnsi="Cambria Math"/>
          </w:rPr>
          <m:t>γ</m:t>
        </m:r>
      </m:oMath>
      <w:r w:rsidR="004D2E2D" w:rsidRPr="00C01462">
        <w:t xml:space="preserve"> </w:t>
      </w:r>
      <w:r w:rsidR="004D2E2D">
        <w:t xml:space="preserve">values </w:t>
      </w:r>
      <w:r w:rsidRPr="00C01462">
        <w:t>(section 2.7).</w:t>
      </w:r>
    </w:p>
    <w:p w14:paraId="4295FF79" w14:textId="77777777" w:rsidR="00676233" w:rsidRDefault="00676233" w:rsidP="00914133"/>
    <w:p w14:paraId="7F9F5E83" w14:textId="77777777" w:rsidR="002E36D8" w:rsidRDefault="005178BE" w:rsidP="00914133">
      <w:pPr>
        <w:rPr>
          <w:ins w:id="123" w:author="Hannah Nesser" w:date="2023-01-10T15:52:00Z"/>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ins w:id="124" w:author="Hannah Nesser" w:date="2023-01-10T15:50:00Z">
        <w:r w:rsidR="002E36D8">
          <w:rPr>
            <w:rFonts w:eastAsiaTheme="minorEastAsia"/>
            <w:bCs/>
          </w:rPr>
          <w:t xml:space="preserve">following Rodgers (2000) </w:t>
        </w:r>
      </w:ins>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The </w:t>
      </w:r>
      <w:r w:rsidR="00940EB7" w:rsidRPr="00C01462">
        <w:rPr>
          <w:rFonts w:eastAsiaTheme="minorEastAsia"/>
        </w:rPr>
        <w:t xml:space="preserve">diagonal elements </w:t>
      </w:r>
      <w:r w:rsidR="00322D0C">
        <w:rPr>
          <w:rFonts w:eastAsiaTheme="minorEastAsia"/>
        </w:rPr>
        <w:t xml:space="preserve">of </w:t>
      </w:r>
      <m:oMath>
        <m:r>
          <m:rPr>
            <m:sty m:val="b"/>
          </m:rPr>
          <w:rPr>
            <w:rFonts w:ascii="Cambria Math" w:hAnsi="Cambria Math"/>
          </w:rPr>
          <m:t>A</m:t>
        </m:r>
      </m:oMath>
      <w:r w:rsidR="00322D0C" w:rsidRPr="00C01462">
        <w:rPr>
          <w:rFonts w:eastAsiaTheme="minorEastAsia"/>
        </w:rPr>
        <w:t xml:space="preserve"> </w:t>
      </w:r>
      <w:r w:rsidR="00940EB7" w:rsidRPr="00C01462">
        <w:rPr>
          <w:rFonts w:eastAsiaTheme="minorEastAsia"/>
        </w:rPr>
        <w:t xml:space="preserve">are commonly referred to as averaging kernel sensitivities and their sum </w:t>
      </w:r>
      <w:r w:rsidR="00322D0C">
        <w:rPr>
          <w:rFonts w:eastAsiaTheme="minorEastAsia"/>
        </w:rPr>
        <w:t xml:space="preserve">(trace of </w:t>
      </w:r>
      <m:oMath>
        <m:r>
          <m:rPr>
            <m:sty m:val="b"/>
          </m:rPr>
          <w:rPr>
            <w:rFonts w:ascii="Cambria Math" w:hAnsi="Cambria Math"/>
          </w:rPr>
          <m:t>A</m:t>
        </m:r>
      </m:oMath>
      <w:r w:rsidR="00322D0C" w:rsidRPr="00322D0C">
        <w:rPr>
          <w:rFonts w:eastAsiaTheme="minorEastAsia"/>
          <w:bCs/>
        </w:rPr>
        <w:t>)</w:t>
      </w:r>
      <w:r w:rsidR="00322D0C" w:rsidRPr="00C01462">
        <w:rPr>
          <w:rFonts w:eastAsiaTheme="minorEastAsia"/>
        </w:rPr>
        <w:t xml:space="preserve"> </w:t>
      </w:r>
      <w:r w:rsidR="00940EB7" w:rsidRPr="00C01462">
        <w:rPr>
          <w:rFonts w:eastAsiaTheme="minorEastAsia"/>
        </w:rPr>
        <w:t>gives the degrees of freedom for signal (DOFS)</w:t>
      </w:r>
      <w:ins w:id="125" w:author="Hannah Nesser" w:date="2023-01-10T15:50:00Z">
        <w:r w:rsidR="002E36D8">
          <w:rPr>
            <w:rFonts w:eastAsiaTheme="minorEastAsia"/>
          </w:rPr>
          <w:t xml:space="preserve"> representing </w:t>
        </w:r>
      </w:ins>
      <w:del w:id="126" w:author="Hannah Nesser" w:date="2023-01-10T15:50:00Z">
        <w:r w:rsidR="00940EB7" w:rsidRPr="00C01462" w:rsidDel="002E36D8">
          <w:rPr>
            <w:rFonts w:eastAsiaTheme="minorEastAsia"/>
          </w:rPr>
          <w:delText xml:space="preserve">, </w:delText>
        </w:r>
      </w:del>
      <w:r w:rsidR="00940EB7" w:rsidRPr="00C01462">
        <w:rPr>
          <w:rFonts w:eastAsiaTheme="minorEastAsia"/>
        </w:rPr>
        <w:t xml:space="preserve">the number of pieces of information independently </w:t>
      </w:r>
      <w:del w:id="127" w:author="Hannah Nesser" w:date="2023-01-10T15:50:00Z">
        <w:r w:rsidR="00940EB7" w:rsidRPr="00C01462" w:rsidDel="002E36D8">
          <w:rPr>
            <w:rFonts w:eastAsiaTheme="minorEastAsia"/>
          </w:rPr>
          <w:delText xml:space="preserve">constrained </w:delText>
        </w:r>
      </w:del>
      <w:ins w:id="128" w:author="Hannah Nesser" w:date="2023-01-10T15:50:00Z">
        <w:r w:rsidR="002E36D8">
          <w:rPr>
            <w:rFonts w:eastAsiaTheme="minorEastAsia"/>
          </w:rPr>
          <w:t>quantified</w:t>
        </w:r>
        <w:r w:rsidR="002E36D8" w:rsidRPr="00C01462">
          <w:rPr>
            <w:rFonts w:eastAsiaTheme="minorEastAsia"/>
          </w:rPr>
          <w:t xml:space="preserve"> </w:t>
        </w:r>
      </w:ins>
      <w:r w:rsidR="00940EB7" w:rsidRPr="00C01462">
        <w:rPr>
          <w:rFonts w:eastAsiaTheme="minorEastAsia"/>
        </w:rPr>
        <w:t>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Pr="00C01462">
        <w:rPr>
          <w:rFonts w:eastAsiaTheme="minorEastAsia"/>
          <w:bCs/>
        </w:rPr>
        <w:t>.</w:t>
      </w:r>
      <w:r w:rsidR="007B4F2A" w:rsidRPr="00C01462">
        <w:t xml:space="preserve"> </w:t>
      </w:r>
      <w:ins w:id="129" w:author="Hannah Nesser" w:date="2023-01-10T15:50:00Z">
        <w:r w:rsidR="002E36D8">
          <w:t>Ca</w:t>
        </w:r>
      </w:ins>
      <w:ins w:id="130" w:author="Hannah Nesser" w:date="2023-01-10T15:51:00Z">
        <w:r w:rsidR="002E36D8">
          <w:t xml:space="preserve">lculation of the Rodgers (2000) solution </w:t>
        </w:r>
      </w:ins>
      <w:ins w:id="131" w:author="Hannah Nesser" w:date="2023-01-10T15:52:00Z">
        <w:r w:rsidR="002E36D8">
          <w:t>using the reduced-rank Jacobian matrix produces</w:t>
        </w:r>
      </w:ins>
      <w:del w:id="132" w:author="Hannah Nesser" w:date="2023-01-10T15:52:00Z">
        <w:r w:rsidR="00676233" w:rsidDel="002E36D8">
          <w:delText xml:space="preserve">However, the </w:delText>
        </w:r>
        <w:r w:rsidR="003324A5" w:rsidDel="002E36D8">
          <w:delText>reduced-rank Jacobian matrix</w:delText>
        </w:r>
        <w:r w:rsidR="00676233" w:rsidDel="002E36D8">
          <w:delText xml:space="preserve"> </w:delText>
        </w:r>
      </w:del>
      <m:oMath>
        <m:r>
          <w:del w:id="133" w:author="Hannah Nesser" w:date="2023-01-10T15:52:00Z">
            <m:rPr>
              <m:sty m:val="b"/>
            </m:rPr>
            <w:rPr>
              <w:rFonts w:ascii="Cambria Math" w:eastAsiaTheme="minorEastAsia" w:hAnsi="Cambria Math"/>
            </w:rPr>
            <m:t>K</m:t>
          </w:del>
        </m:r>
      </m:oMath>
      <w:del w:id="134" w:author="Hannah Nesser" w:date="2023-01-10T15:52:00Z">
        <w:r w:rsidR="00676233" w:rsidDel="002E36D8">
          <w:rPr>
            <w:bCs/>
          </w:rPr>
          <w:delText xml:space="preserve"> </w:delText>
        </w:r>
        <w:r w:rsidR="003324A5" w:rsidDel="002E36D8">
          <w:rPr>
            <w:bCs/>
          </w:rPr>
          <w:delText>prevents the computation of the standard posterior solution</w:delText>
        </w:r>
      </w:del>
      <w:r w:rsidR="003324A5">
        <w:rPr>
          <w:bCs/>
        </w:rPr>
        <w:t xml:space="preserve"> </w:t>
      </w:r>
      <w:del w:id="135" w:author="Hannah Nesser" w:date="2023-01-10T15:52:00Z">
        <w:r w:rsidR="003324A5" w:rsidDel="002E36D8">
          <w:rPr>
            <w:bCs/>
          </w:rPr>
          <w:delText xml:space="preserve">due to </w:delText>
        </w:r>
      </w:del>
      <w:r w:rsidR="003324A5">
        <w:rPr>
          <w:bCs/>
        </w:rPr>
        <w:t>numerical instabilities</w:t>
      </w:r>
      <w:del w:id="136" w:author="Hannah Nesser" w:date="2023-01-10T15:52:00Z">
        <w:r w:rsidR="003324A5" w:rsidDel="002E36D8">
          <w:rPr>
            <w:bCs/>
          </w:rPr>
          <w:delText xml:space="preserve"> </w:delText>
        </w:r>
        <w:r w:rsidR="002D0C86" w:rsidDel="002E36D8">
          <w:rPr>
            <w:bCs/>
          </w:rPr>
          <w:delText>in</w:delText>
        </w:r>
        <w:r w:rsidR="003324A5" w:rsidDel="002E36D8">
          <w:rPr>
            <w:bCs/>
          </w:rPr>
          <w:delText xml:space="preserve"> </w:delText>
        </w:r>
        <w:r w:rsidR="002D0C86" w:rsidDel="002E36D8">
          <w:rPr>
            <w:bCs/>
          </w:rPr>
          <w:delText xml:space="preserve">the inversion of a low-rank matrix required to calculate </w:delText>
        </w:r>
      </w:del>
      <m:oMath>
        <m:acc>
          <m:accPr>
            <m:ctrlPr>
              <w:del w:id="137" w:author="Hannah Nesser" w:date="2023-01-10T15:52:00Z">
                <w:rPr>
                  <w:rFonts w:ascii="Cambria Math" w:hAnsi="Cambria Math"/>
                  <w:b/>
                  <w:i/>
                </w:rPr>
              </w:del>
            </m:ctrlPr>
          </m:accPr>
          <m:e>
            <m:r>
              <w:del w:id="138" w:author="Hannah Nesser" w:date="2023-01-10T15:52:00Z">
                <m:rPr>
                  <m:sty m:val="b"/>
                </m:rPr>
                <w:rPr>
                  <w:rFonts w:ascii="Cambria Math" w:hAnsi="Cambria Math"/>
                </w:rPr>
                <m:t>S</m:t>
              </w:del>
            </m:r>
            <m:ctrlPr>
              <w:del w:id="139" w:author="Hannah Nesser" w:date="2023-01-10T15:52:00Z">
                <w:rPr>
                  <w:rFonts w:ascii="Cambria Math" w:hAnsi="Cambria Math"/>
                  <w:i/>
                </w:rPr>
              </w:del>
            </m:ctrlPr>
          </m:e>
        </m:acc>
        <m:r>
          <w:del w:id="140" w:author="Hannah Nesser" w:date="2023-01-10T15:52:00Z">
            <w:rPr>
              <w:rFonts w:ascii="Cambria Math" w:hAnsi="Cambria Math"/>
            </w:rPr>
            <m:t>=</m:t>
          </w:del>
        </m:r>
        <m:sSup>
          <m:sSupPr>
            <m:ctrlPr>
              <w:del w:id="141" w:author="Hannah Nesser" w:date="2023-01-10T15:52:00Z">
                <w:rPr>
                  <w:rFonts w:ascii="Cambria Math" w:hAnsi="Cambria Math"/>
                </w:rPr>
              </w:del>
            </m:ctrlPr>
          </m:sSupPr>
          <m:e>
            <m:d>
              <m:dPr>
                <m:ctrlPr>
                  <w:del w:id="142" w:author="Hannah Nesser" w:date="2023-01-10T15:52:00Z">
                    <w:rPr>
                      <w:rFonts w:ascii="Cambria Math" w:hAnsi="Cambria Math"/>
                    </w:rPr>
                  </w:del>
                </m:ctrlPr>
              </m:dPr>
              <m:e>
                <m:sSup>
                  <m:sSupPr>
                    <m:ctrlPr>
                      <w:del w:id="143" w:author="Hannah Nesser" w:date="2023-01-10T15:52:00Z">
                        <w:rPr>
                          <w:rFonts w:ascii="Cambria Math" w:hAnsi="Cambria Math"/>
                        </w:rPr>
                      </w:del>
                    </m:ctrlPr>
                  </m:sSupPr>
                  <m:e>
                    <m:r>
                      <w:del w:id="144" w:author="Hannah Nesser" w:date="2023-01-10T15:52:00Z">
                        <m:rPr>
                          <m:sty m:val="b"/>
                        </m:rPr>
                        <w:rPr>
                          <w:rFonts w:ascii="Cambria Math" w:hAnsi="Cambria Math"/>
                        </w:rPr>
                        <m:t>K</m:t>
                      </w:del>
                    </m:r>
                  </m:e>
                  <m:sup>
                    <m:r>
                      <w:del w:id="145" w:author="Hannah Nesser" w:date="2023-01-10T15:52:00Z">
                        <m:rPr>
                          <m:sty m:val="p"/>
                        </m:rPr>
                        <w:rPr>
                          <w:rFonts w:ascii="Cambria Math" w:hAnsi="Cambria Math"/>
                        </w:rPr>
                        <m:t>T</m:t>
                      </w:del>
                    </m:r>
                  </m:sup>
                </m:sSup>
                <m:sSubSup>
                  <m:sSubSupPr>
                    <m:ctrlPr>
                      <w:del w:id="146" w:author="Hannah Nesser" w:date="2023-01-10T15:52:00Z">
                        <w:rPr>
                          <w:rFonts w:ascii="Cambria Math" w:hAnsi="Cambria Math"/>
                        </w:rPr>
                      </w:del>
                    </m:ctrlPr>
                  </m:sSubSupPr>
                  <m:e>
                    <m:r>
                      <w:del w:id="147" w:author="Hannah Nesser" w:date="2023-01-10T15:52:00Z">
                        <m:rPr>
                          <m:sty m:val="b"/>
                        </m:rPr>
                        <w:rPr>
                          <w:rFonts w:ascii="Cambria Math" w:hAnsi="Cambria Math"/>
                        </w:rPr>
                        <m:t>S</m:t>
                      </w:del>
                    </m:r>
                  </m:e>
                  <m:sub>
                    <m:r>
                      <w:del w:id="148" w:author="Hannah Nesser" w:date="2023-01-10T15:52:00Z">
                        <m:rPr>
                          <m:sty m:val="p"/>
                        </m:rPr>
                        <w:rPr>
                          <w:rFonts w:ascii="Cambria Math" w:hAnsi="Cambria Math"/>
                        </w:rPr>
                        <m:t>O</m:t>
                      </w:del>
                    </m:r>
                  </m:sub>
                  <m:sup>
                    <m:r>
                      <w:del w:id="149" w:author="Hannah Nesser" w:date="2023-01-10T15:52:00Z">
                        <m:rPr>
                          <m:sty m:val="p"/>
                        </m:rPr>
                        <w:rPr>
                          <w:rFonts w:ascii="Cambria Math" w:hAnsi="Cambria Math"/>
                        </w:rPr>
                        <m:t>-1</m:t>
                      </w:del>
                    </m:r>
                  </m:sup>
                </m:sSubSup>
                <m:r>
                  <w:del w:id="150" w:author="Hannah Nesser" w:date="2023-01-10T15:52:00Z">
                    <m:rPr>
                      <m:sty m:val="b"/>
                    </m:rPr>
                    <w:rPr>
                      <w:rFonts w:ascii="Cambria Math" w:hAnsi="Cambria Math"/>
                    </w:rPr>
                    <m:t>K</m:t>
                  </w:del>
                </m:r>
                <m:r>
                  <w:del w:id="151" w:author="Hannah Nesser" w:date="2023-01-10T15:52:00Z">
                    <m:rPr>
                      <m:sty m:val="p"/>
                    </m:rPr>
                    <w:rPr>
                      <w:rFonts w:ascii="Cambria Math" w:hAnsi="Cambria Math"/>
                    </w:rPr>
                    <m:t>+</m:t>
                  </w:del>
                </m:r>
                <m:sSubSup>
                  <m:sSubSupPr>
                    <m:ctrlPr>
                      <w:del w:id="152" w:author="Hannah Nesser" w:date="2023-01-10T15:52:00Z">
                        <w:rPr>
                          <w:rFonts w:ascii="Cambria Math" w:hAnsi="Cambria Math"/>
                        </w:rPr>
                      </w:del>
                    </m:ctrlPr>
                  </m:sSubSupPr>
                  <m:e>
                    <m:r>
                      <w:del w:id="153" w:author="Hannah Nesser" w:date="2023-01-10T15:52:00Z">
                        <m:rPr>
                          <m:sty m:val="b"/>
                        </m:rPr>
                        <w:rPr>
                          <w:rFonts w:ascii="Cambria Math" w:hAnsi="Cambria Math"/>
                        </w:rPr>
                        <m:t>S</m:t>
                      </w:del>
                    </m:r>
                  </m:e>
                  <m:sub>
                    <m:r>
                      <w:del w:id="154" w:author="Hannah Nesser" w:date="2023-01-10T15:52:00Z">
                        <m:rPr>
                          <m:sty m:val="p"/>
                        </m:rPr>
                        <w:rPr>
                          <w:rFonts w:ascii="Cambria Math" w:hAnsi="Cambria Math"/>
                        </w:rPr>
                        <m:t>A</m:t>
                      </w:del>
                    </m:r>
                  </m:sub>
                  <m:sup>
                    <m:r>
                      <w:del w:id="155" w:author="Hannah Nesser" w:date="2023-01-10T15:52:00Z">
                        <m:rPr>
                          <m:sty m:val="p"/>
                        </m:rPr>
                        <w:rPr>
                          <w:rFonts w:ascii="Cambria Math" w:hAnsi="Cambria Math"/>
                        </w:rPr>
                        <m:t>-1</m:t>
                      </w:del>
                    </m:r>
                  </m:sup>
                </m:sSubSup>
              </m:e>
            </m:d>
          </m:e>
          <m:sup>
            <m:r>
              <w:del w:id="156" w:author="Hannah Nesser" w:date="2023-01-10T15:52:00Z">
                <m:rPr>
                  <m:sty m:val="p"/>
                </m:rPr>
                <w:rPr>
                  <w:rFonts w:ascii="Cambria Math" w:hAnsi="Cambria Math"/>
                </w:rPr>
                <m:t>-1</m:t>
              </w:del>
            </m:r>
          </m:sup>
        </m:sSup>
      </m:oMath>
      <w:del w:id="157" w:author="Hannah Nesser" w:date="2023-01-10T15:52:00Z">
        <w:r w:rsidR="00B13301" w:rsidDel="002E36D8">
          <w:delText xml:space="preserve"> (</w:delText>
        </w:r>
        <w:r w:rsidR="00EE1CE1" w:rsidDel="002E36D8">
          <w:delText>insert ref</w:delText>
        </w:r>
        <w:r w:rsidR="00B13301" w:rsidDel="002E36D8">
          <w:delText>)</w:delText>
        </w:r>
      </w:del>
      <w:r w:rsidR="00914133" w:rsidRPr="00C01462">
        <w:rPr>
          <w:rFonts w:eastAsiaTheme="minorEastAsia"/>
          <w:bCs/>
        </w:rPr>
        <w:t xml:space="preserve">. </w:t>
      </w:r>
    </w:p>
    <w:p w14:paraId="49FD04BD" w14:textId="77777777" w:rsidR="002E36D8" w:rsidRDefault="002E36D8" w:rsidP="00914133">
      <w:pPr>
        <w:rPr>
          <w:ins w:id="158" w:author="Hannah Nesser" w:date="2023-01-10T15:52:00Z"/>
          <w:rFonts w:eastAsiaTheme="minorEastAsia"/>
          <w:bCs/>
        </w:rPr>
      </w:pPr>
    </w:p>
    <w:p w14:paraId="2D03AB0E" w14:textId="79567A31" w:rsidR="00914133" w:rsidRPr="002D0C86" w:rsidRDefault="002E36D8" w:rsidP="00914133">
      <w:pPr>
        <w:rPr>
          <w:bCs/>
        </w:rPr>
      </w:pPr>
      <w:ins w:id="159" w:author="Hannah Nesser" w:date="2023-01-10T15:52:00Z">
        <w:r>
          <w:rPr>
            <w:rFonts w:eastAsiaTheme="minorEastAsia"/>
            <w:bCs/>
          </w:rPr>
          <w:t>Here we</w:t>
        </w:r>
      </w:ins>
      <w:del w:id="160" w:author="Hannah Nesser" w:date="2023-01-10T15:52:00Z">
        <w:r w:rsidR="00914133" w:rsidRPr="00C01462" w:rsidDel="002E36D8">
          <w:rPr>
            <w:rFonts w:eastAsiaTheme="minorEastAsia"/>
            <w:bCs/>
          </w:rPr>
          <w:delText>We</w:delText>
        </w:r>
      </w:del>
      <w:r w:rsidR="00914133" w:rsidRPr="00C01462">
        <w:rPr>
          <w:rFonts w:eastAsiaTheme="minorEastAsia"/>
          <w:bCs/>
        </w:rPr>
        <w:t xml:space="preserve"> use </w:t>
      </w:r>
      <w:del w:id="161" w:author="Hannah Nesser" w:date="2023-01-10T15:52:00Z">
        <w:r w:rsidR="002D0C86" w:rsidDel="002E36D8">
          <w:rPr>
            <w:rFonts w:eastAsiaTheme="minorEastAsia"/>
            <w:bCs/>
          </w:rPr>
          <w:delText xml:space="preserve">instead </w:delText>
        </w:r>
      </w:del>
      <w:ins w:id="162" w:author="Hannah Nesser" w:date="2023-01-10T15:52:00Z">
        <w:r>
          <w:rPr>
            <w:rFonts w:eastAsiaTheme="minorEastAsia"/>
            <w:bCs/>
          </w:rPr>
          <w:t>a</w:t>
        </w:r>
        <w:r>
          <w:rPr>
            <w:rFonts w:eastAsiaTheme="minorEastAsia"/>
            <w:bCs/>
          </w:rPr>
          <w:t xml:space="preserve"> </w:t>
        </w:r>
      </w:ins>
      <w:r w:rsidR="00914133" w:rsidRPr="00C01462">
        <w:rPr>
          <w:rFonts w:eastAsiaTheme="minorEastAsia"/>
          <w:bCs/>
        </w:rPr>
        <w:t>reduced-rank approximation</w:t>
      </w:r>
      <w:ins w:id="163" w:author="Hannah Nesser" w:date="2023-01-10T15:52:00Z">
        <w:r>
          <w:rPr>
            <w:rFonts w:eastAsiaTheme="minorEastAsia"/>
            <w:bCs/>
          </w:rPr>
          <w:t xml:space="preserve"> of the posterior solution following </w:t>
        </w:r>
      </w:ins>
      <w:proofErr w:type="spellStart"/>
      <w:ins w:id="164" w:author="Hannah Nesser" w:date="2023-01-10T15:53:00Z">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2018)</w:t>
        </w:r>
      </w:ins>
      <w:del w:id="165" w:author="Hannah Nesser" w:date="2023-01-10T15:52:00Z">
        <w:r w:rsidR="00914133" w:rsidRPr="00C01462" w:rsidDel="002E36D8">
          <w:rPr>
            <w:rFonts w:eastAsiaTheme="minorEastAsia"/>
            <w:bCs/>
          </w:rPr>
          <w:delText>s</w:delText>
        </w:r>
      </w:del>
      <w:r w:rsidR="00914133" w:rsidRPr="00C01462">
        <w:rPr>
          <w:rFonts w:eastAsiaTheme="minorEastAsia"/>
          <w:bCs/>
        </w:rPr>
        <w:t xml:space="preserve"> that solve</w:t>
      </w:r>
      <w:ins w:id="166" w:author="Hannah Nesser" w:date="2023-01-10T17:06:00Z">
        <w:r>
          <w:rPr>
            <w:rFonts w:eastAsiaTheme="minorEastAsia"/>
            <w:bCs/>
          </w:rPr>
          <w:t>s</w:t>
        </w:r>
      </w:ins>
      <w:r w:rsidR="00914133" w:rsidRPr="00C01462">
        <w:rPr>
          <w:rFonts w:eastAsiaTheme="minorEastAsia"/>
          <w:bCs/>
        </w:rPr>
        <w:t xml:space="preserve"> the inversion on an orthonormal basis that optimally spans the information content of the satellite–forward model observing system</w:t>
      </w:r>
      <w:del w:id="167" w:author="Hannah Nesser" w:date="2023-01-10T17:07:00Z">
        <w:r w:rsidR="00914133" w:rsidRPr="00C01462" w:rsidDel="002E36D8">
          <w:rPr>
            <w:rFonts w:eastAsiaTheme="minorEastAsia"/>
            <w:bCs/>
          </w:rPr>
          <w:delText xml:space="preserve"> </w:delText>
        </w:r>
        <w:r w:rsidR="00914133" w:rsidRPr="00C01462" w:rsidDel="002E36D8">
          <w:rPr>
            <w:rFonts w:eastAsiaTheme="minorEastAsia"/>
            <w:bCs/>
          </w:rPr>
          <w:fldChar w:fldCharType="begin"/>
        </w:r>
        <w:r w:rsidR="00914133" w:rsidRPr="00C01462" w:rsidDel="002E36D8">
          <w:rPr>
            <w:rFonts w:eastAsiaTheme="minorEastAsia"/>
            <w:bCs/>
          </w:rPr>
          <w:del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delInstrText>
        </w:r>
        <w:r w:rsidR="00914133" w:rsidRPr="00C01462" w:rsidDel="002E36D8">
          <w:rPr>
            <w:rFonts w:eastAsiaTheme="minorEastAsia"/>
            <w:bCs/>
          </w:rPr>
          <w:fldChar w:fldCharType="separate"/>
        </w:r>
        <w:r w:rsidR="00914133" w:rsidRPr="00C01462" w:rsidDel="002E36D8">
          <w:rPr>
            <w:rFonts w:eastAsiaTheme="minorEastAsia"/>
            <w:bCs/>
            <w:noProof/>
          </w:rPr>
          <w:delText>(Bousserez and Henze, 2018)</w:delText>
        </w:r>
        <w:r w:rsidR="00914133" w:rsidRPr="00C01462" w:rsidDel="002E36D8">
          <w:rPr>
            <w:rFonts w:eastAsiaTheme="minorEastAsia"/>
            <w:bCs/>
          </w:rPr>
          <w:fldChar w:fldCharType="end"/>
        </w:r>
      </w:del>
      <w:r w:rsidR="00914133" w:rsidRPr="00C01462">
        <w:rPr>
          <w:rFonts w:eastAsiaTheme="minorEastAsia"/>
          <w:bCs/>
        </w:rPr>
        <w:t xml:space="preserve">. The basis is given by the eigendecomposition of the prior-preconditioned Hessian </w:t>
      </w:r>
      <w:r w:rsidR="00CA2FF2">
        <w:rPr>
          <w:rFonts w:eastAsiaTheme="minorEastAsia"/>
          <w:bCs/>
        </w:rPr>
        <w:t>of the forward model</w:t>
      </w:r>
    </w:p>
    <w:p w14:paraId="00C60591" w14:textId="77777777" w:rsidR="00914133" w:rsidRPr="00C01462" w:rsidRDefault="00914133" w:rsidP="00914133">
      <w:pPr>
        <w:rPr>
          <w:rFonts w:eastAsiaTheme="minorEastAsia"/>
          <w:bCs/>
        </w:rPr>
      </w:pPr>
    </w:p>
    <w:p w14:paraId="47D0381C" w14:textId="77777777" w:rsidR="00914133" w:rsidRPr="00C01462" w:rsidRDefault="00914133"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74607409" w:rsidR="00914133" w:rsidRPr="00C01462" w:rsidRDefault="00914133" w:rsidP="00914133">
      <w:pPr>
        <w:rPr>
          <w:rFonts w:eastAsiaTheme="minorEastAsia"/>
          <w:bCs/>
        </w:rPr>
      </w:pPr>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sidR="0016623C">
        <w:rPr>
          <w:rFonts w:eastAsiaTheme="minorEastAsia"/>
          <w:bCs/>
        </w:rPr>
        <w:t>is a diagonal matrix with entries equal to</w:t>
      </w:r>
      <w:r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4D2E2D" w:rsidRPr="00C01462">
        <w:t>. We parallelize the calculation manually and using Dask, a python program that performs parallelization for datasets that exceed available memory.</w:t>
      </w:r>
      <w:r w:rsidR="004D2E2D">
        <w:t xml:space="preserve"> </w:t>
      </w:r>
      <w:r w:rsidR="0016623C">
        <w:rPr>
          <w:rFonts w:eastAsiaTheme="minorEastAsia"/>
          <w:bCs/>
        </w:rPr>
        <w:t>The reduced-rank approximation 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16623C">
        <w:t>:</w:t>
      </w:r>
    </w:p>
    <w:p w14:paraId="1B6C4884" w14:textId="77777777" w:rsidR="00914133" w:rsidRPr="00C01462" w:rsidRDefault="00914133" w:rsidP="00914133">
      <w:pPr>
        <w:rPr>
          <w:rFonts w:eastAsiaTheme="minorEastAsia"/>
          <w:bCs/>
          <w:iCs/>
        </w:rPr>
      </w:pPr>
    </w:p>
    <w:p w14:paraId="2426C320" w14:textId="486713FC" w:rsidR="00914133" w:rsidRPr="00C01462" w:rsidRDefault="00914133" w:rsidP="00914133">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6B82A0F6" w:rsidR="007B4F2A" w:rsidRPr="00C01462" w:rsidRDefault="00914133" w:rsidP="00914133">
      <w:r w:rsidRPr="00C01462">
        <w:lastRenderedPageBreak/>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 for an inversion solved with a reduced-rank observing system</w:t>
      </w:r>
      <w:r w:rsidRPr="00C01462">
        <w:t xml:space="preserve">. We 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 (section 2.</w:t>
      </w:r>
      <w:r w:rsidR="00EE1CE1">
        <w:t>6</w:t>
      </w:r>
      <w:r w:rsidR="0016623C">
        <w:t>)</w:t>
      </w:r>
      <w:r w:rsidRPr="00C01462">
        <w:t xml:space="preserve">. To reduce </w:t>
      </w:r>
      <w:r w:rsidR="004D2E2D">
        <w:t>noise</w:t>
      </w:r>
      <w:r w:rsidRPr="00C01462">
        <w:t xml:space="preserve"> </w:t>
      </w:r>
      <w:r w:rsidR="004D2E2D">
        <w:t>generated</w:t>
      </w:r>
      <w:r w:rsidRPr="00C01462">
        <w:t xml:space="preserve"> </w:t>
      </w:r>
      <w:r w:rsidR="004D2E2D">
        <w:t>by the reduced-rank inversion and reduced-rank Jacobian matrix</w:t>
      </w:r>
      <w:r w:rsidRPr="00C01462">
        <w:t>, we filter out grid cells with averaging kernel sensitivities less than 0.0</w:t>
      </w:r>
      <w:r w:rsidR="004D2E2D">
        <w:t xml:space="preserve">5, leaving only “optimized grid cells.” </w:t>
      </w:r>
    </w:p>
    <w:p w14:paraId="62CFD1B2" w14:textId="77777777" w:rsidR="00A440C1" w:rsidRPr="00C01462" w:rsidRDefault="00A440C1" w:rsidP="00E63085"/>
    <w:p w14:paraId="42E63D96" w14:textId="45EC918D" w:rsidR="00E63085" w:rsidRPr="00C01462" w:rsidRDefault="00E63085" w:rsidP="00E63085">
      <w:pPr>
        <w:rPr>
          <w:b/>
          <w:bCs/>
        </w:rPr>
      </w:pPr>
      <w:r w:rsidRPr="00C01462">
        <w:rPr>
          <w:b/>
          <w:bCs/>
        </w:rPr>
        <w:t xml:space="preserve">2.2 </w:t>
      </w:r>
      <w:r w:rsidR="00107329">
        <w:rPr>
          <w:b/>
          <w:bCs/>
        </w:rPr>
        <w:t>P</w:t>
      </w:r>
      <w:r w:rsidRPr="00C01462">
        <w:rPr>
          <w:b/>
          <w:bCs/>
        </w:rPr>
        <w:t>rior estimate</w:t>
      </w:r>
      <w:r w:rsidR="00107329">
        <w:rPr>
          <w:b/>
          <w:bCs/>
        </w:rPr>
        <w:t xml:space="preserve"> and errors</w:t>
      </w:r>
    </w:p>
    <w:p w14:paraId="4F104FB3" w14:textId="43D94D85" w:rsidR="00E63085" w:rsidRDefault="00E63085" w:rsidP="00E63085">
      <w:r w:rsidRPr="00C01462">
        <w:t xml:space="preserve">Figure </w:t>
      </w:r>
      <w:r w:rsidR="00914C58" w:rsidRPr="00C01462">
        <w:t>1</w:t>
      </w:r>
      <w:r w:rsidRPr="00C01462">
        <w:t xml:space="preserve"> shows the </w:t>
      </w:r>
      <w:r w:rsidR="00386B40">
        <w:t xml:space="preserve">sectoral </w:t>
      </w:r>
      <w:r w:rsidRPr="00C01462">
        <w:t>spatial distribution of</w:t>
      </w:r>
      <w:r w:rsidR="00386B40">
        <w:t xml:space="preserve"> the prior emissions estimate</w:t>
      </w:r>
      <w:r w:rsidRPr="00C01462">
        <w:t xml:space="preserve">. </w:t>
      </w:r>
      <w:r w:rsidR="00386B40">
        <w:t>We evaluate the national inventories prepared under the Paris Agreement by using as a</w:t>
      </w:r>
      <w:r w:rsidRPr="00C01462">
        <w:t>nthropogenic emissions for the United States, Mexico, and Canada the spatially disaggregated (gridded) versions of the</w:t>
      </w:r>
      <w:r w:rsidR="00386B40">
        <w:t xml:space="preserve"> </w:t>
      </w:r>
      <w:r w:rsidRPr="00C01462">
        <w:t>EPA GHGI for 2012 (</w:t>
      </w:r>
      <w:r w:rsidR="00386B40">
        <w:t xml:space="preserve">GEPA; </w:t>
      </w:r>
      <w:proofErr w:type="spellStart"/>
      <w:r w:rsidRPr="00C01462">
        <w:t>Maasakkers</w:t>
      </w:r>
      <w:proofErr w:type="spellEnd"/>
      <w:r w:rsidRPr="00C01462">
        <w:t xml:space="preserve"> et al., 2016), the INECC </w:t>
      </w:r>
      <w:r w:rsidR="00CC7F7C" w:rsidRPr="00C01462">
        <w:t xml:space="preserve">inventory </w:t>
      </w:r>
      <w:r w:rsidRPr="00C01462">
        <w:t>for 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and the ECCC estimates for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respectively. To account for changes in the distribution and magnitude of oil and natural gas emissions in the United States since 2012, we update the distribution of production fields using 2018 </w:t>
      </w:r>
      <w:proofErr w:type="spellStart"/>
      <w:r w:rsidRPr="00C01462">
        <w:t>DrillingInfo</w:t>
      </w:r>
      <w:proofErr w:type="spellEnd"/>
      <w:r w:rsidRPr="00C01462">
        <w:t xml:space="preserve"> data and scale the total natural gas </w:t>
      </w:r>
      <w:r w:rsidR="00BC181E" w:rsidRPr="00C01462">
        <w:t xml:space="preserve">production, </w:t>
      </w:r>
      <w:r w:rsidRPr="00C01462">
        <w:t>transmission, processing, and distribution emissions to match 2018 emissions as reported in the 2020 GHGI</w:t>
      </w:r>
      <w:r w:rsidR="006E601D">
        <w:t xml:space="preserve"> (Shen et al., 2022)</w:t>
      </w:r>
      <w:r w:rsidRPr="00C01462">
        <w:t xml:space="preserve">. </w:t>
      </w:r>
      <w:r w:rsidR="00146D72" w:rsidRPr="00C01462">
        <w:t>We also use</w:t>
      </w:r>
      <w:r w:rsidR="00490EB9" w:rsidRPr="00C01462">
        <w:t xml:space="preserve"> the Environmental Defense Fund’s</w:t>
      </w:r>
      <w:r w:rsidR="00267AB0" w:rsidRPr="00C01462">
        <w:t xml:space="preserve"> </w:t>
      </w:r>
      <w:r w:rsidR="00146D72" w:rsidRPr="00C01462">
        <w:t>high-resolution inventory over the Permian basin, one of the largest oil and natural gas producing</w:t>
      </w:r>
      <w:r w:rsidR="00490EB9" w:rsidRPr="00C01462">
        <w:t xml:space="preserve"> regions in </w:t>
      </w:r>
      <w:r w:rsidR="00FD7094" w:rsidRPr="00C01462">
        <w:t>North America</w:t>
      </w:r>
      <w:r w:rsidR="00386B40">
        <w:t xml:space="preserve">, for 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natural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are provided by the EDGAR v4.3.2 global emission inventory for 2012</w:t>
      </w:r>
      <w:r w:rsidR="0028365E">
        <w:t>, though these represent only a small fraction of total emissions</w:t>
      </w:r>
      <w:r w:rsidRPr="00C01462">
        <w:t xml:space="preserve"> (?). Anthropogenic emissions are assumed </w:t>
      </w:r>
      <w:proofErr w:type="spellStart"/>
      <w:r w:rsidRPr="00C01462">
        <w:t>aseasonal</w:t>
      </w:r>
      <w:proofErr w:type="spellEnd"/>
      <w:r w:rsidRPr="00C01462">
        <w:t xml:space="preserve"> except for manure management and rice cultivation, for which we apply seasonal 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200F7012" w14:textId="5BD949F2" w:rsidR="00C47E95" w:rsidRDefault="00E63085">
      <w:r w:rsidRPr="00C01462">
        <w:t>Wetlands are the dominant natural source of methane emissions</w:t>
      </w:r>
      <w:r w:rsidR="0028365E">
        <w:t xml:space="preserve"> </w:t>
      </w:r>
      <w:r w:rsidR="002D332F" w:rsidRPr="00C01462">
        <w:t xml:space="preserve">(Bloom et al., </w:t>
      </w:r>
      <w:proofErr w:type="spellStart"/>
      <w:r w:rsidR="002D332F" w:rsidRPr="00C01462">
        <w:t>xxxx</w:t>
      </w:r>
      <w:proofErr w:type="spellEnd"/>
      <w:r w:rsidR="002D332F" w:rsidRPr="00C01462">
        <w:t>)</w:t>
      </w:r>
      <w:r w:rsidRPr="00C01462">
        <w:t xml:space="preserve">. </w:t>
      </w:r>
      <w:r w:rsidR="0028365E">
        <w:t>We use</w:t>
      </w:r>
      <w:r w:rsidR="001B317B" w:rsidRPr="00C01462">
        <w:t xml:space="preserve"> the</w:t>
      </w:r>
      <w:r w:rsidRPr="00C01462">
        <w:t xml:space="preserve"> high</w:t>
      </w:r>
      <w:r w:rsidR="0028365E">
        <w:t>-</w:t>
      </w:r>
      <w:r w:rsidRPr="00C01462">
        <w:t xml:space="preserve">performance </w:t>
      </w:r>
      <w:proofErr w:type="spellStart"/>
      <w:r w:rsidRPr="00C01462">
        <w:t>W</w:t>
      </w:r>
      <w:r w:rsidR="0019599B" w:rsidRPr="00C01462">
        <w:t>et</w:t>
      </w:r>
      <w:r w:rsidRPr="00C01462">
        <w:t>C</w:t>
      </w:r>
      <w:r w:rsidR="0019599B" w:rsidRPr="00C01462">
        <w:t>HART</w:t>
      </w:r>
      <w:r w:rsidRPr="00C01462">
        <w:t>s</w:t>
      </w:r>
      <w:proofErr w:type="spellEnd"/>
      <w:r w:rsidRPr="00C01462">
        <w:t xml:space="preserve"> ensemble version 1.3.</w:t>
      </w:r>
      <w:r w:rsidR="0028365E">
        <w:t xml:space="preserve">1, which is a subset of the full </w:t>
      </w:r>
      <w:proofErr w:type="spellStart"/>
      <w:r w:rsidR="0028365E">
        <w:t>WetCHARTs</w:t>
      </w:r>
      <w:proofErr w:type="spellEnd"/>
      <w:r w:rsidR="0028365E">
        <w:t xml:space="preserve"> ensemble that performed best in comparisons to GOSAT observations </w:t>
      </w:r>
      <w:r w:rsidR="0028365E" w:rsidRPr="00C01462">
        <w:t>(Ma et al. 2021)</w:t>
      </w:r>
      <w:r w:rsidRPr="00C01462">
        <w:t xml:space="preserve">. </w:t>
      </w:r>
      <w:r w:rsidR="0028365E">
        <w:t>Lu et al. (2022)</w:t>
      </w:r>
      <w:r w:rsidR="001B317B" w:rsidRPr="00C01462">
        <w:t xml:space="preserve"> found a large overestimate of wetland methane emissions in the high-performance ensemble, particularly in the boreal wetlands. </w:t>
      </w:r>
      <w:r w:rsidR="0028365E">
        <w:t>We</w:t>
      </w:r>
      <w:r w:rsidR="002D332F" w:rsidRPr="00C01462">
        <w:t xml:space="preserve"> </w:t>
      </w:r>
      <w:r w:rsidR="00A440C1" w:rsidRPr="00C01462">
        <w:t>remove</w:t>
      </w:r>
      <w:r w:rsidR="0028365E">
        <w:t xml:space="preserve"> from the high-performance ensemble</w:t>
      </w:r>
      <w:r w:rsidR="00A440C1" w:rsidRPr="00C01462">
        <w:t xml:space="preserve"> </w:t>
      </w:r>
      <w:r w:rsidR="00733119" w:rsidRPr="00C01462">
        <w:t xml:space="preserve">two members </w:t>
      </w:r>
      <w:r w:rsidR="003B15AB" w:rsidRPr="00C01462">
        <w:t xml:space="preserve">that </w:t>
      </w:r>
      <w:r w:rsidR="00733119" w:rsidRPr="00C01462">
        <w:t xml:space="preserve">produce </w:t>
      </w:r>
      <w:r w:rsidR="003B15AB" w:rsidRPr="00C01462">
        <w:t xml:space="preserve">anomalously </w:t>
      </w:r>
      <w:r w:rsidR="00733119" w:rsidRPr="00C01462">
        <w:t xml:space="preserve">large </w:t>
      </w:r>
      <w:r w:rsidR="003B15AB" w:rsidRPr="00C01462">
        <w:t>emissions</w:t>
      </w:r>
      <w:r w:rsidR="00733119" w:rsidRPr="00C01462">
        <w:t xml:space="preserve"> in the high northern latitudes in summer and fall</w:t>
      </w:r>
      <w:r w:rsidR="0028365E">
        <w:t>.</w:t>
      </w:r>
      <w:r w:rsidR="00733119" w:rsidRPr="00C01462">
        <w:t xml:space="preserve"> </w:t>
      </w:r>
      <w:r w:rsidRPr="00C01462">
        <w:t>Other natural methane emission sources include open fires, termites, and geological seep</w:t>
      </w:r>
      <w:r w:rsidR="00486CD4" w:rsidRPr="00C01462">
        <w:t>s</w:t>
      </w:r>
      <w:r w:rsidR="0028365E">
        <w:t>, for which we follow the emissions described in</w:t>
      </w:r>
      <w:r w:rsidR="00486CD4" w:rsidRPr="00C01462">
        <w:t xml:space="preserve"> Lu et al. (2022).</w:t>
      </w:r>
    </w:p>
    <w:p w14:paraId="6A8ECB21" w14:textId="77777777" w:rsidR="00C47E95" w:rsidRDefault="00C47E95" w:rsidP="00C47E95"/>
    <w:p w14:paraId="0313A069" w14:textId="32C7C8FF" w:rsidR="00C47E95" w:rsidRPr="00C01462" w:rsidRDefault="00C47E95" w:rsidP="00C47E95">
      <w:r w:rsidRPr="00C01462">
        <w:t xml:space="preserve">In all inversions, we optimize emissions in 23,691 grid cells at 0.25° </w:t>
      </w:r>
      <w:r w:rsidR="00A60FF9" w:rsidRPr="00E3469C">
        <w:t>×</w:t>
      </w:r>
      <w:r w:rsidRPr="00C01462">
        <w:t xml:space="preserve"> 0.3125° resolution over North America, including all grid cells containing land or anthropogenic methane emissions larger than 0.1 Mg km</w:t>
      </w:r>
      <w:r w:rsidRPr="00C01462">
        <w:rPr>
          <w:vertAlign w:val="superscript"/>
        </w:rPr>
        <w:t>-2</w:t>
      </w:r>
      <w:r w:rsidRPr="00C01462">
        <w:t xml:space="preserve"> a</w:t>
      </w:r>
      <w:r w:rsidRPr="00C01462">
        <w:rPr>
          <w:vertAlign w:val="superscript"/>
        </w:rPr>
        <w:t>-1</w:t>
      </w:r>
      <w:r w:rsidRPr="00C01462">
        <w:t xml:space="preserve">, representing over 99% of methane emissions in North America. We also conduct inversions that optimize boundary four cardinal (north, south, east, and west) boundary condition elements. Methane chemical and soil sinks are not optimized because these loss processes are slow compared to the ventilation timescale. </w:t>
      </w:r>
    </w:p>
    <w:p w14:paraId="67BDB6F2" w14:textId="74203FF2" w:rsidR="00E63085" w:rsidRPr="00C01462" w:rsidRDefault="00E63085"/>
    <w:p w14:paraId="066853A8" w14:textId="7505BA67" w:rsidR="003D698A" w:rsidRDefault="0028365E">
      <w:r>
        <w:t>Across our inversion ensemble, 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 xml:space="preserve">and 100%. </w:t>
      </w:r>
      <w:r w:rsidR="00577811" w:rsidRPr="00C01462">
        <w:t xml:space="preserve">The 50% relative error lower bound follows previous </w:t>
      </w:r>
      <w:r w:rsidR="00577811" w:rsidRPr="00C01462">
        <w:lastRenderedPageBreak/>
        <w:t xml:space="preserve">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We increase errors up to 100% to account for displacement errors and increased error covariance at high resolution (</w:t>
      </w:r>
      <w:proofErr w:type="spellStart"/>
      <w:r w:rsidR="00577811" w:rsidRPr="00C01462">
        <w:t>Maasakkers</w:t>
      </w:r>
      <w:proofErr w:type="spellEnd"/>
      <w:r w:rsidR="00577811" w:rsidRPr="00C01462">
        <w:t xml:space="preserve"> et al. 2016). Ensemble members that optimize the boundary conditions use a</w:t>
      </w:r>
      <w:r>
        <w:t xml:space="preserve">n </w:t>
      </w:r>
      <w:r w:rsidR="00577811" w:rsidRPr="00C01462">
        <w:t>error standard deviation of</w:t>
      </w:r>
      <w:r>
        <w:t xml:space="preserve"> between 5 ppb and</w:t>
      </w:r>
      <w:r w:rsidR="00577811" w:rsidRPr="00C01462">
        <w:t xml:space="preserve"> 10 </w:t>
      </w:r>
      <w:commentRangeStart w:id="168"/>
      <w:r w:rsidR="00577811" w:rsidRPr="00C01462">
        <w:t>ppb</w:t>
      </w:r>
      <w:commentRangeEnd w:id="168"/>
      <w:r w:rsidR="00A60FF9">
        <w:rPr>
          <w:rStyle w:val="CommentReference"/>
        </w:rPr>
        <w:commentReference w:id="168"/>
      </w:r>
      <w:r w:rsidR="00577811" w:rsidRPr="00C01462">
        <w:t xml:space="preserve">. </w:t>
      </w:r>
      <w:r w:rsidR="009C59C0" w:rsidRPr="00C01462">
        <w:t>We choose the prior error for each ensemble member as described in section 2.7.</w:t>
      </w:r>
      <w:r w:rsidR="00784251" w:rsidRPr="00C01462">
        <w:t xml:space="preserve"> In the absence of better information, we assume there is no error covariance.</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2D4BF24D" w14:textId="76D15E2A" w:rsidR="00D8280E" w:rsidRPr="00C01462"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loss from OH, Cl, soil uptake, and stratospheric oxidation is described in </w:t>
      </w:r>
      <w:proofErr w:type="spellStart"/>
      <w:r w:rsidRPr="00C01462">
        <w:t>Maasakkers</w:t>
      </w:r>
      <w:proofErr w:type="spellEnd"/>
      <w:r w:rsidRPr="00C01462">
        <w:t xml:space="preserve"> et al. (2019).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 and are informed predominantly by observations outside of North America.</w:t>
      </w:r>
      <w:r w:rsidR="00FB6690">
        <w:t xml:space="preserve"> </w:t>
      </w:r>
      <w:r w:rsidR="00D8280E" w:rsidRPr="00C01462">
        <w:t xml:space="preserve">We validate GEOS-Chem by comparison to surface and aircraft methane observations for May 2018. </w:t>
      </w:r>
      <w:r w:rsidR="00AD42EC">
        <w:t>Initial conditions and boundary conditions are provided by the same</w:t>
      </w:r>
      <w:r w:rsidR="00FB6690">
        <w:t xml:space="preserve"> simulation from Qu et al. (2021).</w:t>
      </w:r>
      <w:r w:rsidR="00AD42EC">
        <w:t xml:space="preserve"> </w:t>
      </w:r>
      <w:r w:rsidR="00D8280E" w:rsidRPr="00C01462">
        <w:t>We use observations from the Atmospheric Tomography Mission (</w:t>
      </w:r>
      <w:proofErr w:type="spellStart"/>
      <w:r w:rsidR="00D8280E" w:rsidRPr="00C01462">
        <w:t>ATom</w:t>
      </w:r>
      <w:proofErr w:type="spellEnd"/>
      <w:r w:rsidR="00D8280E" w:rsidRPr="00C01462">
        <w:t>), the Atmospheric Carbon and Transport – America (ACT-America) campaign, and the NOAA Observation Package (</w:t>
      </w:r>
      <w:proofErr w:type="spellStart"/>
      <w:r w:rsidR="00D8280E" w:rsidRPr="00C01462">
        <w:t>ObsPack</w:t>
      </w:r>
      <w:proofErr w:type="spellEnd"/>
      <w:r w:rsidR="00D8280E" w:rsidRPr="00C01462">
        <w:t xml:space="preserve">). We find a mean model-observation bias of 6.36 </w:t>
      </w:r>
      <w:r w:rsidR="00132DAA" w:rsidRPr="00C01462">
        <w:t xml:space="preserve">ppb </w:t>
      </w:r>
      <w:r w:rsidR="00D8280E" w:rsidRPr="00C01462">
        <w:t>and a correlation of R = 0.45. We also find no significant latitudinal bias in the model</w:t>
      </w:r>
      <w:r w:rsidR="00020EE6">
        <w:t xml:space="preserve"> </w:t>
      </w:r>
      <w:r w:rsidR="00D8280E" w:rsidRPr="00C01462">
        <w:t>-</w:t>
      </w:r>
      <w:r w:rsidR="00020EE6">
        <w:t xml:space="preserve"> </w:t>
      </w:r>
      <w:r w:rsidR="00D8280E" w:rsidRPr="00C01462">
        <w:t xml:space="preserve">observation difference, although the </w:t>
      </w:r>
      <w:r w:rsidR="00A440C1" w:rsidRPr="00C01462">
        <w:t xml:space="preserve">surface and aircraft </w:t>
      </w:r>
      <w:r w:rsidR="00D8280E" w:rsidRPr="00C01462">
        <w:t>observations provide significant coverage only between 30°N and 50°N.</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11D8E772"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at 2.3 </w:t>
      </w:r>
      <w:proofErr w:type="spellStart"/>
      <w:r w:rsidR="00662572" w:rsidRPr="00C01462">
        <w:t>μm</w:t>
      </w:r>
      <w:proofErr w:type="spellEnd"/>
      <w:r w:rsidR="00662572" w:rsidRPr="00C01462">
        <w:t xml:space="preserve"> 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169"/>
      <w:r w:rsidR="00FD3469" w:rsidRPr="00C01462">
        <w:t>xx</w:t>
      </w:r>
      <w:commentRangeEnd w:id="169"/>
      <w:r w:rsidR="00FB7ECB" w:rsidRPr="00C01462">
        <w:rPr>
          <w:rStyle w:val="CommentReference"/>
        </w:rPr>
        <w:commentReference w:id="169"/>
      </w:r>
      <w:r w:rsidR="00FD3469" w:rsidRPr="00C01462">
        <w:t xml:space="preserve">% retrieval </w:t>
      </w:r>
      <w:r w:rsidR="00F506A9">
        <w:t xml:space="preserve">success </w:t>
      </w:r>
      <w:r w:rsidR="00FD3469" w:rsidRPr="00C01462">
        <w:t xml:space="preserve">rate over North America for 2019. </w:t>
      </w:r>
      <w:r w:rsidR="001765E5" w:rsidRPr="00C01462">
        <w:t xml:space="preserve">We use </w:t>
      </w:r>
      <w:r w:rsidR="008F0BC7" w:rsidRPr="00C01462">
        <w:t>the</w:t>
      </w:r>
      <w:r w:rsidR="001765E5" w:rsidRPr="00C01462">
        <w:t xml:space="preserve"> retrieval 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46ADEA25" w14:textId="38CADFF7" w:rsidR="008F0BC7" w:rsidRPr="00C01462" w:rsidRDefault="001F7B45">
      <w:r w:rsidRPr="00C01462">
        <w:t xml:space="preserve">We </w:t>
      </w:r>
      <w:r w:rsidR="008E0E09" w:rsidRPr="00C01462">
        <w:t>evaluate</w:t>
      </w:r>
      <w:r w:rsidRPr="00C01462">
        <w:t xml:space="preserve"> the TROPOMI data</w:t>
      </w:r>
      <w:r w:rsidR="007402E1" w:rsidRPr="00C01462">
        <w:t xml:space="preserve"> </w:t>
      </w:r>
      <w:r w:rsidR="008E0E09" w:rsidRPr="00C01462">
        <w:t>using</w:t>
      </w:r>
      <w:r w:rsidRPr="00C01462">
        <w:t xml:space="preserve"> methane </w:t>
      </w:r>
      <w:r w:rsidR="009C13BF" w:rsidRPr="00C01462">
        <w:t>observations from</w:t>
      </w:r>
      <w:r w:rsidRPr="00C01462">
        <w:t xml:space="preserve"> </w:t>
      </w:r>
      <w:r w:rsidR="00784266" w:rsidRPr="00C01462">
        <w:t xml:space="preserve">the Greenhouse gases Observing </w:t>
      </w:r>
      <w:proofErr w:type="spellStart"/>
      <w:r w:rsidR="00784266" w:rsidRPr="00C01462">
        <w:t>SATellite</w:t>
      </w:r>
      <w:proofErr w:type="spellEnd"/>
      <w:r w:rsidR="00784266" w:rsidRPr="00C01462">
        <w:t xml:space="preserve"> (GOSAT)</w:t>
      </w:r>
      <w:r w:rsidR="00507010" w:rsidRPr="00C01462">
        <w:t>. GOSAT</w:t>
      </w:r>
      <w:r w:rsidR="009C13BF" w:rsidRPr="00C01462">
        <w:t xml:space="preserve"> </w:t>
      </w:r>
      <w:r w:rsidR="001577FF">
        <w:t xml:space="preserve">measures </w:t>
      </w:r>
      <w:r w:rsidR="001577FF" w:rsidRPr="00C01462">
        <w:t xml:space="preserve">backscattered solar radiation at 1.6 </w:t>
      </w:r>
      <w:proofErr w:type="spellStart"/>
      <w:r w:rsidR="001577FF" w:rsidRPr="00C01462">
        <w:t>μm</w:t>
      </w:r>
      <w:proofErr w:type="spellEnd"/>
      <w:r w:rsidR="001577FF">
        <w:t xml:space="preserve"> with</w:t>
      </w:r>
      <w:r w:rsidR="00B17D47" w:rsidRPr="00C01462">
        <w:t xml:space="preserve"> high-precision </w:t>
      </w:r>
      <w:r w:rsidR="001577FF">
        <w:t xml:space="preserve">in </w:t>
      </w:r>
      <w:r w:rsidR="008E7712" w:rsidRPr="00C01462">
        <w:t>10 km diameter nadir pixels</w:t>
      </w:r>
      <w:r w:rsidR="00B17D47" w:rsidRPr="00C01462">
        <w:t xml:space="preserve"> separated by ~250 km along- and cross-track. </w:t>
      </w:r>
      <w:r w:rsidR="001577FF">
        <w:t>It has a</w:t>
      </w:r>
      <w:r w:rsidR="00B17D47" w:rsidRPr="00C01462">
        <w:t xml:space="preserve"> local overpass time of about 13:00 </w:t>
      </w:r>
      <w:r w:rsidR="00662572" w:rsidRPr="00C01462">
        <w:t>and</w:t>
      </w:r>
      <w:r w:rsidR="00B17D47" w:rsidRPr="00C01462">
        <w:t xml:space="preserve"> a three-day return tim</w:t>
      </w:r>
      <w:r w:rsidR="00662572" w:rsidRPr="00C01462">
        <w:t>e</w:t>
      </w:r>
      <w:r w:rsidR="008E0E09" w:rsidRPr="00C01462">
        <w:t xml:space="preserve">. </w:t>
      </w:r>
      <w:r w:rsidR="00B17D47" w:rsidRPr="00C01462">
        <w:t>We use the GOSAT methane retrieval version 9.0 of the University of Leicester obtained by the CO</w:t>
      </w:r>
      <w:r w:rsidR="00B17D47" w:rsidRPr="00C01462">
        <w:rPr>
          <w:vertAlign w:val="subscript"/>
        </w:rPr>
        <w:t>2</w:t>
      </w:r>
      <w:r w:rsidR="00B17D47" w:rsidRPr="00C01462">
        <w:t xml:space="preserve"> proxy method</w:t>
      </w:r>
      <w:r w:rsidR="00C47960" w:rsidRPr="00C01462">
        <w:t xml:space="preserve"> (Parker and </w:t>
      </w:r>
      <w:proofErr w:type="spellStart"/>
      <w:r w:rsidR="00C47960" w:rsidRPr="00C01462">
        <w:t>Boesch</w:t>
      </w:r>
      <w:proofErr w:type="spellEnd"/>
      <w:r w:rsidR="00C47960" w:rsidRPr="00C01462">
        <w:t>, 2020, last accessed 29 December 2020). We use only high</w:t>
      </w:r>
      <w:r w:rsidR="00E8511B" w:rsidRPr="00C01462">
        <w:t>-</w:t>
      </w:r>
      <w:r w:rsidR="00C47960" w:rsidRPr="00C01462">
        <w:t>quality retrievals as indicated by the</w:t>
      </w:r>
      <w:r w:rsidR="00CC6953">
        <w:t>ir</w:t>
      </w:r>
      <w:r w:rsidR="00C47960" w:rsidRPr="00C01462">
        <w:t xml:space="preserve"> quality assessment. </w:t>
      </w:r>
      <w:r w:rsidR="00E8511B" w:rsidRPr="00C01462">
        <w:t xml:space="preserve">We compare average seasonal TROPOMI and GOSAT </w:t>
      </w:r>
      <w:r w:rsidR="00E8511B" w:rsidRPr="00C01462">
        <w:lastRenderedPageBreak/>
        <w:t xml:space="preserve">observations on </w:t>
      </w:r>
      <w:r w:rsidR="005C76E6" w:rsidRPr="00C01462">
        <w:t xml:space="preserve">a </w:t>
      </w:r>
      <w:r w:rsidR="00A61A17" w:rsidRPr="00C01462">
        <w:t>2</w:t>
      </w:r>
      <w:r w:rsidR="00E8511B" w:rsidRPr="00C01462">
        <w:t xml:space="preserve">° </w:t>
      </w:r>
      <w:r w:rsidR="00F506A9" w:rsidRPr="00E3469C">
        <w:t>×</w:t>
      </w:r>
      <w:r w:rsidR="00E8511B" w:rsidRPr="00C01462">
        <w:t xml:space="preserve"> </w:t>
      </w:r>
      <w:r w:rsidR="00A61A17" w:rsidRPr="00C01462">
        <w:t>2</w:t>
      </w:r>
      <w:r w:rsidR="00E8511B" w:rsidRPr="00C01462">
        <w:t>°</w:t>
      </w:r>
      <w:r w:rsidR="005C76E6" w:rsidRPr="00C01462">
        <w:t xml:space="preserve"> grid </w:t>
      </w:r>
      <w:r w:rsidR="00A61A17" w:rsidRPr="00C01462">
        <w:t>following</w:t>
      </w:r>
      <w:r w:rsidR="001B5212" w:rsidRPr="00C01462">
        <w:t xml:space="preserve"> </w:t>
      </w:r>
      <w:proofErr w:type="spellStart"/>
      <w:r w:rsidR="001B5212" w:rsidRPr="00C01462">
        <w:t>Lorente</w:t>
      </w:r>
      <w:proofErr w:type="spellEnd"/>
      <w:r w:rsidR="001B5212" w:rsidRPr="00C01462">
        <w:t xml:space="preserve"> et al. </w:t>
      </w:r>
      <w:r w:rsidR="00F506A9">
        <w:t>(</w:t>
      </w:r>
      <w:r w:rsidR="00F506A9" w:rsidRPr="00C01462">
        <w:t>2021). We find large regional biases, defined as the standard deviation of the mean TROPOMI – GOSAT difference</w:t>
      </w:r>
      <w:r w:rsidR="00461BC1">
        <w:t xml:space="preserve">, of </w:t>
      </w:r>
      <w:r w:rsidR="00F506A9" w:rsidRPr="00C01462">
        <w:t>20 ppb</w:t>
      </w:r>
      <w:r w:rsidR="00461BC1">
        <w:t xml:space="preserve"> in winter</w:t>
      </w:r>
      <w:r w:rsidR="00CC6953">
        <w:t xml:space="preserve">, which </w:t>
      </w:r>
      <w:r w:rsidR="00461BC1">
        <w:t>is</w:t>
      </w:r>
      <w:r w:rsidR="00F506A9" w:rsidRPr="00C01462">
        <w:t xml:space="preserve"> likely due to snow- and ice-cover</w:t>
      </w:r>
      <w:r w:rsidR="00CC6953">
        <w:t>. W</w:t>
      </w:r>
      <w:r w:rsidR="00F506A9">
        <w:t>e remove</w:t>
      </w:r>
      <w:r w:rsidR="00CC6953">
        <w:t xml:space="preserve"> these scenes</w:t>
      </w:r>
      <w:r w:rsidR="00F506A9">
        <w:t xml:space="preserve"> using </w:t>
      </w:r>
      <w:r w:rsidR="00DC61E6">
        <w:t xml:space="preserve">blended albedo </w:t>
      </w:r>
      <w:r w:rsidR="00F506A9">
        <w:t xml:space="preserve">&gt; 0.75 in fall, winter, and spring </w:t>
      </w:r>
      <w:r w:rsidR="00F506A9" w:rsidRPr="00C01462">
        <w:t>(Wunch et al.</w:t>
      </w:r>
      <w:r w:rsidR="00F506A9">
        <w:t>,</w:t>
      </w:r>
      <w:r w:rsidR="00F506A9" w:rsidRPr="00C01462">
        <w:t xml:space="preserve"> 2011</w:t>
      </w:r>
      <w:r w:rsidR="00F506A9">
        <w:t xml:space="preserve">; </w:t>
      </w:r>
      <w:proofErr w:type="spellStart"/>
      <w:r w:rsidR="00F506A9">
        <w:t>Lorente</w:t>
      </w:r>
      <w:proofErr w:type="spellEnd"/>
      <w:r w:rsidR="00F506A9">
        <w:t xml:space="preserve"> et al., 2021</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shortwave albedo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r w:rsidR="00020EE6" w:rsidRPr="00C01462">
        <w:t xml:space="preserve">Figure 2 shows the </w:t>
      </w:r>
      <w:r w:rsidR="00020EE6">
        <w:t xml:space="preserve">final </w:t>
      </w:r>
      <w:r w:rsidR="00020EE6" w:rsidRPr="00C01462">
        <w:t xml:space="preserve">2919358 observations, </w:t>
      </w:r>
      <w:proofErr w:type="spellStart"/>
      <w:r w:rsidR="00020EE6" w:rsidRPr="00C01462">
        <w:t>regridded</w:t>
      </w:r>
      <w:proofErr w:type="spellEnd"/>
      <w:r w:rsidR="00020EE6" w:rsidRPr="00C01462">
        <w:t xml:space="preserve"> onto the GEOS-Chem grid and averaged seasonally</w:t>
      </w:r>
      <w:r w:rsidR="00020EE6">
        <w:t>.</w:t>
      </w:r>
      <w:r w:rsidR="00020EE6">
        <w:t xml:space="preserve"> </w:t>
      </w:r>
      <w:r w:rsidR="00190FA3" w:rsidRPr="00C01462">
        <w:t xml:space="preserve">The filters </w:t>
      </w:r>
      <w:r w:rsidR="00020EE6" w:rsidRPr="00C01462">
        <w:t xml:space="preserve">preserve 69% of the high-quality </w:t>
      </w:r>
      <w:r w:rsidR="00020EE6">
        <w:t>retrievals</w:t>
      </w:r>
      <w:r w:rsidR="00020EE6" w:rsidRPr="00C01462">
        <w:t xml:space="preserve"> </w:t>
      </w:r>
      <w:r w:rsidR="00020EE6">
        <w:t xml:space="preserve">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p>
    <w:p w14:paraId="6C6CAB8B" w14:textId="77777777" w:rsidR="00190FA3" w:rsidRPr="00C01462" w:rsidRDefault="00190FA3"/>
    <w:p w14:paraId="242A5CD1" w14:textId="24D26CDD" w:rsidR="008F0BC7" w:rsidRPr="00C01462" w:rsidRDefault="00E85FF7">
      <w:r w:rsidRPr="00C01462">
        <w:t xml:space="preserve">After filtering the data, we find a residual </w:t>
      </w:r>
      <w:proofErr w:type="spellStart"/>
      <w:r w:rsidRPr="00C01462">
        <w:t>aseasonal</w:t>
      </w:r>
      <w:proofErr w:type="spellEnd"/>
      <w:r w:rsidRPr="00C01462">
        <w:t xml:space="preserve"> latitudinal bias in the TROPOMI </w:t>
      </w:r>
      <w:r w:rsidR="00020EE6">
        <w:t>-</w:t>
      </w:r>
      <w:r w:rsidRPr="00C01462">
        <w:t xml:space="preserve"> GEOS-Chem difference. </w:t>
      </w:r>
      <w:r w:rsidRPr="00C01462">
        <w:rPr>
          <w:rFonts w:eastAsiaTheme="minorEastAsia"/>
        </w:rPr>
        <w:t>We</w:t>
      </w:r>
      <w:r w:rsidRPr="00C01462">
        <w:t xml:space="preserve"> define a latitudinal correction term </w:t>
      </w:r>
      <m:oMath>
        <m:r>
          <m:rPr>
            <m:sty m:val="p"/>
          </m:rPr>
          <w:rPr>
            <w:rFonts w:ascii="Cambria Math" w:hAnsi="Cambria Math"/>
          </w:rPr>
          <m:t>ξ</m:t>
        </m:r>
      </m:oMath>
      <w:r w:rsidRPr="00C01462">
        <w:rPr>
          <w:rFonts w:eastAsiaTheme="minorEastAsia"/>
          <w:iCs/>
        </w:rPr>
        <w:t xml:space="preserve"> (ppb)</w:t>
      </w:r>
      <w:r w:rsidRPr="00C01462">
        <w:t xml:space="preserve"> for the GEOS-Chem – TROPOMI difference using a first-order polynomia</w:t>
      </w:r>
      <w:r w:rsidR="00ED7E18">
        <w:t>l</w:t>
      </w:r>
      <w:r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2D0380">
        <w:rPr>
          <w:rFonts w:eastAsiaTheme="minorEastAsia"/>
        </w:rPr>
        <w:t xml:space="preserve"> </w:t>
      </w:r>
      <w:r w:rsidR="002D0380" w:rsidRPr="00C01462">
        <w:t xml:space="preserve">where </w:t>
      </w:r>
      <m:oMath>
        <m:r>
          <m:rPr>
            <m:sty m:val="p"/>
          </m:rPr>
          <w:rPr>
            <w:rFonts w:ascii="Cambria Math" w:hAnsi="Cambria Math"/>
          </w:rPr>
          <m:t>θ</m:t>
        </m:r>
      </m:oMath>
      <w:r w:rsidR="002D0380" w:rsidRPr="00C01462">
        <w:rPr>
          <w:rFonts w:eastAsiaTheme="minorEastAsia"/>
        </w:rPr>
        <w:t xml:space="preserve"> is the degrees latitude</w:t>
      </w:r>
      <w:r w:rsidRPr="00C01462">
        <w:rPr>
          <w:rFonts w:eastAsiaTheme="minorEastAsia"/>
        </w:rPr>
        <w:t>. We also conduct sensitivity tests without the latitudinal correction</w:t>
      </w:r>
      <w:r w:rsidR="000C4634">
        <w:rPr>
          <w:rFonts w:eastAsiaTheme="minorEastAsia"/>
        </w:rPr>
        <w:t>, in which case</w:t>
      </w:r>
      <w:r w:rsidRPr="00C01462">
        <w:rPr>
          <w:rFonts w:eastAsiaTheme="minorEastAsia"/>
        </w:rPr>
        <w:t xml:space="preserve"> we remove a mean bias of 9.11 ppb, which we attribute to errors in the boundary conditions.</w:t>
      </w:r>
      <w:r w:rsidR="000C4634">
        <w:t xml:space="preserve"> After all filtering and corrections, we</w:t>
      </w:r>
      <w:r w:rsidR="00037EE2" w:rsidRPr="00C01462">
        <w: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sidRPr="00C01462">
        <w:t>.</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40CDD50A"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bCs/>
          <w:iCs/>
        </w:rPr>
        <w:t xml:space="preserve"> </w:t>
      </w:r>
      <w:r>
        <w:rPr>
          <w:rFonts w:eastAsiaTheme="minorEastAsia"/>
          <w:bCs/>
          <w:iCs/>
        </w:rPr>
        <w:t>(</w:t>
      </w:r>
      <w:r w:rsidR="00ED7E18">
        <w:rPr>
          <w:rFonts w:eastAsiaTheme="minorEastAsia"/>
          <w:bCs/>
          <w:iCs/>
        </w:rPr>
        <w:t>equation 1)</w:t>
      </w:r>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gives the observational errors. We set a minimum error of 10 ppb, which applies to 32% observations. We find a mean observational error standard deviation of 11.5 ppb, with larger 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a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206E5736" w:rsidR="00357B8D" w:rsidRPr="00C01462" w:rsidRDefault="00E334F2" w:rsidP="00E334F2">
      <w:r w:rsidRPr="00C01462">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C01462">
        <w:rPr>
          <w:rFonts w:eastAsiaTheme="minorEastAsia"/>
        </w:rPr>
        <w:t xml:space="preserve">. </w:t>
      </w:r>
      <w:r w:rsidR="00863BE8" w:rsidRPr="00C01462">
        <w:rPr>
          <w:rFonts w:eastAsiaTheme="minorEastAsia"/>
        </w:rPr>
        <w:t xml:space="preserve">While </w:t>
      </w:r>
      <w:r w:rsidR="00491667">
        <w:rPr>
          <w:rFonts w:eastAsiaTheme="minorEastAsia"/>
        </w:rPr>
        <w:t>Jacobian matrix construction (see Introduction)</w:t>
      </w:r>
      <w:r w:rsidR="00863BE8" w:rsidRPr="00C01462">
        <w:rPr>
          <w:rFonts w:eastAsiaTheme="minorEastAsia"/>
        </w:rPr>
        <w:t xml:space="preserve"> is</w:t>
      </w:r>
      <w:r w:rsidRPr="00C01462">
        <w:rPr>
          <w:rFonts w:eastAsiaTheme="minorEastAsia"/>
        </w:rPr>
        <w:t xml:space="preserve"> an embarrassingly parallel problem, </w:t>
      </w:r>
      <w:r w:rsidR="00491667">
        <w:rPr>
          <w:rFonts w:eastAsiaTheme="minorEastAsia"/>
        </w:rPr>
        <w:t xml:space="preserve">conducting a perturbation simulation </w:t>
      </w:r>
      <w:r w:rsidRPr="00C01462">
        <w:rPr>
          <w:rFonts w:eastAsiaTheme="minorEastAsia"/>
        </w:rPr>
        <w:t xml:space="preserve">for the </w:t>
      </w:r>
      <w:r w:rsidRPr="00C01462">
        <w:t>23</w:t>
      </w:r>
      <w:r w:rsidR="002072F5" w:rsidRPr="00C01462">
        <w:t>6</w:t>
      </w:r>
      <w:r w:rsidRPr="00C01462">
        <w:t>91 grid cells optimized by this inversion is computationally intractable</w:t>
      </w:r>
      <w:r w:rsidR="00491667" w:rsidRPr="00C01462">
        <w:t xml:space="preserve">. We </w:t>
      </w:r>
      <w:r w:rsidR="00895280">
        <w:t>construct the Jacobian matrix at substantially decreased computational cost using the reduced-rank method introduced by Nesser et al. (2021), which is justified by the h</w:t>
      </w:r>
      <w:r w:rsidR="00491667" w:rsidRPr="00C01462">
        <w:t>eterogeneous information content of the TROPOMI observations</w:t>
      </w:r>
      <w:r w:rsidRPr="00C01462">
        <w:t>.</w:t>
      </w:r>
      <w:r w:rsidR="007B4020" w:rsidRPr="00C01462">
        <w:t xml:space="preserve"> </w:t>
      </w:r>
      <w:r w:rsidR="00357B8D" w:rsidRPr="00C01462">
        <w:t xml:space="preserve">This method updates an initial, low-cost estimate of the Jacobian matrix by perturbing the patterns that best explain the </w:t>
      </w:r>
      <w:r w:rsidR="00357B8D" w:rsidRPr="00C01462">
        <w:lastRenderedPageBreak/>
        <w:t>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4E239555"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r>
          <w:rPr>
            <w:rFonts w:ascii="Cambria Math" w:hAnsi="Cambria Math"/>
          </w:rPr>
          <m:t>y</m:t>
        </m:r>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69FC3DFA"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e assume</w:t>
      </w:r>
      <w:r w:rsidR="00F0628F">
        <w:rPr>
          <w:rFonts w:eastAsiaTheme="minorEastAsia"/>
        </w:rPr>
        <w:t xml:space="preserve"> that</w:t>
      </w:r>
      <w:r w:rsidR="00645B23" w:rsidRPr="00C01462">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7456C">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7456C">
        <w:rPr>
          <w:rFonts w:eastAsiaTheme="minorEastAsia"/>
        </w:rPr>
        <w:t xml:space="preserve"> values, 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 xml:space="preserve">gives the number of grid cells in the corresponding concentric ring. </w:t>
      </w:r>
      <w:r w:rsidR="00895280">
        <w:rPr>
          <w:rFonts w:eastAsiaTheme="minorEastAsia"/>
        </w:rPr>
        <w:t xml:space="preserve">This representation of turbulent diffusion decreases the sparsity of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895280">
        <w:rPr>
          <w:rFonts w:eastAsiaTheme="minorEastAsia"/>
          <w:iCs/>
        </w:rPr>
        <w:t>, increasing its value as a first estimate.</w:t>
      </w:r>
      <w:r w:rsidR="00580AA1">
        <w:rPr>
          <w:rFonts w:eastAsiaTheme="minorEastAsia"/>
          <w:iCs/>
        </w:rPr>
        <w:t xml:space="preserve"> This estimate is sufficient to reproduce the dominant patterns of information content </w:t>
      </w:r>
      <w:r w:rsidR="00580AA1" w:rsidRPr="00C01462">
        <w:t xml:space="preserve">because of 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580AA1" w:rsidRPr="00C01462">
        <w:rPr>
          <w:rFonts w:eastAsiaTheme="minorEastAsia"/>
          <w:b/>
          <w:bCs/>
          <w:iCs/>
        </w:rPr>
        <w:t xml:space="preserve"> </w:t>
      </w:r>
      <w:r w:rsidR="00990E5E">
        <w:rPr>
          <w:rFonts w:eastAsiaTheme="minorEastAsia"/>
          <w:iCs/>
        </w:rPr>
        <w:t>via</w:t>
      </w:r>
      <w:r w:rsidR="00580AA1">
        <w:rPr>
          <w:rFonts w:eastAsiaTheme="minorEastAsia"/>
          <w:iCs/>
        </w:rPr>
        <w:t xml:space="preserve"> the mass balance approach </w:t>
      </w:r>
      <w:r w:rsidR="00580AA1" w:rsidRPr="00C01462">
        <w:t xml:space="preserve">and on the observational density as quantifie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sidRPr="00C01462">
        <w:rPr>
          <w:rFonts w:eastAsiaTheme="minorEastAsia"/>
        </w:rPr>
        <w:t xml:space="preserve"> </w:t>
      </w:r>
      <w:r w:rsidR="00580AA1" w:rsidRPr="00C01462">
        <w:rPr>
          <w:rFonts w:eastAsiaTheme="minorEastAsia"/>
        </w:rPr>
        <w:fldChar w:fldCharType="begin"/>
      </w:r>
      <w:r w:rsidR="00580AA1" w:rsidRPr="00C01462">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580AA1" w:rsidRPr="00C01462">
        <w:rPr>
          <w:rFonts w:eastAsiaTheme="minorEastAsia"/>
        </w:rPr>
        <w:fldChar w:fldCharType="separate"/>
      </w:r>
      <w:r w:rsidR="00580AA1" w:rsidRPr="00C01462">
        <w:rPr>
          <w:rFonts w:eastAsiaTheme="minorEastAsia"/>
          <w:noProof/>
        </w:rPr>
        <w:t>(Nesser et al., 2021)</w:t>
      </w:r>
      <w:r w:rsidR="00580AA1" w:rsidRPr="00C01462">
        <w:rPr>
          <w:rFonts w:eastAsiaTheme="minorEastAsia"/>
        </w:rPr>
        <w:fldChar w:fldCharType="end"/>
      </w:r>
      <w:r w:rsidR="00580AA1" w:rsidRPr="00C01462">
        <w:rPr>
          <w:rFonts w:eastAsiaTheme="minorEastAsia"/>
        </w:rPr>
        <w:t>.</w:t>
      </w:r>
    </w:p>
    <w:p w14:paraId="3C6568C2" w14:textId="77777777" w:rsidR="006267C3" w:rsidRPr="00C01462" w:rsidRDefault="006267C3" w:rsidP="00E334F2">
      <w:pPr>
        <w:rPr>
          <w:rFonts w:eastAsiaTheme="minorEastAsia"/>
        </w:rPr>
      </w:pPr>
    </w:p>
    <w:p w14:paraId="195987B4" w14:textId="5BAC2F48"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proofErr w:type="spellStart"/>
      <w:r w:rsidR="00580AA1">
        <w:rPr>
          <w:rFonts w:eastAsiaTheme="minorEastAsia"/>
          <w:iCs/>
        </w:rPr>
        <w:t>Bousserez</w:t>
      </w:r>
      <w:proofErr w:type="spellEnd"/>
      <w:r w:rsidR="00580AA1">
        <w:rPr>
          <w:rFonts w:eastAsiaTheme="minorEastAsia"/>
          <w:iCs/>
        </w:rPr>
        <w:t xml:space="preserve"> and </w:t>
      </w:r>
      <w:proofErr w:type="spellStart"/>
      <w:r w:rsidR="00580AA1">
        <w:rPr>
          <w:rFonts w:eastAsiaTheme="minorEastAsia"/>
          <w:iCs/>
        </w:rPr>
        <w:t>Henze</w:t>
      </w:r>
      <w:proofErr w:type="spellEnd"/>
      <w:r w:rsidR="00580AA1">
        <w:rPr>
          <w:rFonts w:eastAsiaTheme="minorEastAsia"/>
          <w:iCs/>
        </w:rPr>
        <w:t>,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170"/>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170"/>
        <m:r>
          <m:rPr>
            <m:sty m:val="p"/>
          </m:rPr>
          <w:rPr>
            <w:rStyle w:val="CommentReference"/>
          </w:rPr>
          <w:commentReference w:id="170"/>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updated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2FFE6F6" w:rsidR="00B13A3D" w:rsidRPr="00C01462" w:rsidRDefault="0067590A" w:rsidP="00B13A3D">
      <w:r w:rsidRPr="00C01462">
        <w:rPr>
          <w:rFonts w:eastAsiaTheme="minorEastAsia"/>
        </w:rPr>
        <w:t>The posterior error covariance matrix yielded by an analytical inversion underestimates errors by failing to account for errors in the inversion parameters (</w:t>
      </w:r>
      <w:proofErr w:type="spellStart"/>
      <w:r w:rsidR="004F4DBA">
        <w:rPr>
          <w:rFonts w:eastAsiaTheme="minorEastAsia"/>
        </w:rPr>
        <w:t>Houweling</w:t>
      </w:r>
      <w:proofErr w:type="spellEnd"/>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e estimate these errors and reduce the noise associated with the reduced-rank Jacobian approximation by generating a quality-controlled ensemble of inversions, summarized in table 1. We </w:t>
      </w:r>
      <w:r w:rsidR="00394E99">
        <w:rPr>
          <w:rFonts w:eastAsiaTheme="minorEastAsia"/>
        </w:rPr>
        <w:t>use four sets of</w:t>
      </w:r>
      <w:r w:rsidR="00B13A3D" w:rsidRPr="00C01462">
        <w:rPr>
          <w:rFonts w:eastAsiaTheme="minorEastAsia"/>
        </w:rPr>
        <w:t xml:space="preserve"> </w:t>
      </w:r>
      <w:r w:rsidR="001D4447">
        <w:rPr>
          <w:rFonts w:eastAsiaTheme="minorEastAsia"/>
        </w:rPr>
        <w:t>parameter</w:t>
      </w:r>
      <w:r w:rsidR="00394E99">
        <w:rPr>
          <w:rFonts w:eastAsiaTheme="minorEastAsia"/>
        </w:rPr>
        <w:t>s</w:t>
      </w:r>
      <w:r w:rsidR="001D4447">
        <w:rPr>
          <w:rFonts w:eastAsiaTheme="minorEastAsia"/>
        </w:rPr>
        <w:t xml:space="preserve"> </w:t>
      </w:r>
      <w:r w:rsidR="00B13A3D" w:rsidRPr="00C01462">
        <w:rPr>
          <w:rFonts w:eastAsiaTheme="minorEastAsia"/>
        </w:rPr>
        <w:t xml:space="preserve">by </w:t>
      </w:r>
      <w:r w:rsidR="00CE3DE2">
        <w:rPr>
          <w:rFonts w:eastAsiaTheme="minorEastAsia"/>
        </w:rPr>
        <w:t>varying</w:t>
      </w:r>
      <w:r w:rsidR="00B13A3D" w:rsidRPr="00C01462">
        <w:rPr>
          <w:rFonts w:eastAsiaTheme="minorEastAsia"/>
        </w:rPr>
        <w:t xml:space="preserve"> the inclusion of the latitudinal correction to the model – observation difference and the use of a boundary condition correction. For each of these </w:t>
      </w:r>
      <w:r w:rsidR="001D4447">
        <w:rPr>
          <w:rFonts w:eastAsiaTheme="minorEastAsia"/>
        </w:rPr>
        <w:t>parameter</w:t>
      </w:r>
      <w:r w:rsidR="00394E99">
        <w:rPr>
          <w:rFonts w:eastAsiaTheme="minorEastAsia"/>
        </w:rPr>
        <w:t>s sets</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 defined as grid cells</w:t>
      </w:r>
      <w:r w:rsidR="00B13A3D" w:rsidRPr="00C01462">
        <w:t xml:space="preserve"> where the averaging kernel sensitivities are greater than 0.05</w:t>
      </w:r>
      <w:r w:rsidR="001D4447">
        <w:t xml:space="preserve"> (section 2.1</w:t>
      </w:r>
      <w:r w:rsidR="00394E99">
        <w:t>; Lu et al., 202?</w:t>
      </w:r>
      <w:r w:rsidR="001D4447">
        <w:t>)</w:t>
      </w:r>
      <w:r w:rsidR="00B13A3D" w:rsidRPr="00C01462">
        <w:t xml:space="preserve">. We also require that at least 90% of these optimized grid cells are positive and that at least one grid cell is optimized for each of the 2386 model runs. This yields between one and three ensemble members for each of the </w:t>
      </w:r>
      <w:r w:rsidR="001D4447">
        <w:t>parameter sets</w:t>
      </w:r>
      <w:r w:rsidR="00B13A3D" w:rsidRPr="00C01462">
        <w:t xml:space="preserve">, for a total of </w:t>
      </w:r>
      <w:r>
        <w:t>8</w:t>
      </w:r>
      <w:r w:rsidR="00B13A3D" w:rsidRPr="00C01462">
        <w:t xml:space="preserve"> </w:t>
      </w:r>
      <w:r w:rsidR="001D4447">
        <w:t>inversions</w:t>
      </w:r>
      <w:r w:rsidR="00B13A3D" w:rsidRPr="00C01462">
        <w:t xml:space="preserve">. </w:t>
      </w:r>
      <w:r w:rsidR="00394E99">
        <w:t xml:space="preserve">All inversions have reasonable emission ranges with low numbers of negative grid cells, most on the same order of magnitude </w:t>
      </w:r>
      <w:r w:rsidR="004F4DBA">
        <w:t>as</w:t>
      </w:r>
      <w:r w:rsidR="00394E99">
        <w:t xml:space="preserve"> the soil sink. </w:t>
      </w:r>
      <w:r w:rsidR="00B13A3D" w:rsidRPr="00C01462">
        <w:t>We report the ensemble mean emissions,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2F22093A"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s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 xml:space="preserve">different source categories, including </w:t>
      </w:r>
      <w:r w:rsidRPr="00C01462">
        <w:rPr>
          <w:rFonts w:eastAsiaTheme="minorEastAsia"/>
        </w:rPr>
        <w:t xml:space="preserve">sectors, states, and urban areas. We </w:t>
      </w:r>
      <w:r w:rsidR="00500F8B" w:rsidRPr="00C01462">
        <w:rPr>
          <w:rFonts w:eastAsiaTheme="minorEastAsia"/>
        </w:rPr>
        <w:t>aggregate</w:t>
      </w:r>
      <w:r w:rsidR="003572D4" w:rsidRPr="00C01462">
        <w:rPr>
          <w:rFonts w:eastAsiaTheme="minorEastAsia"/>
        </w:rPr>
        <w:t xml:space="preserve"> the native resolution emissions estimate and associated err</w:t>
      </w:r>
      <w:r w:rsidR="001A10D0" w:rsidRPr="00C01462">
        <w:rPr>
          <w:rFonts w:eastAsiaTheme="minorEastAsia"/>
        </w:rPr>
        <w:t>ors</w:t>
      </w:r>
      <w:r w:rsidR="00500F8B" w:rsidRPr="00C01462">
        <w:rPr>
          <w:rFonts w:eastAsiaTheme="minorEastAsia"/>
        </w:rPr>
        <w:t xml:space="preserve"> to find the corresponding quantities for each source category </w:t>
      </w:r>
      <w:r w:rsidR="004F4DBA">
        <w:rPr>
          <w:rFonts w:eastAsiaTheme="minorEastAsia"/>
        </w:rPr>
        <w:t xml:space="preserve">by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categories.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a given 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w:t>
      </w:r>
      <w:r w:rsidR="001A10D0" w:rsidRPr="00C01462">
        <w:rPr>
          <w:rFonts w:eastAsiaTheme="minorEastAsia"/>
          <w:iCs/>
        </w:rPr>
        <w:t>The reduced-dimension posterior estimate and associated posterior covariance and averaging kernel matrices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 xml:space="preserve">FR, </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061B9827"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w:t>
      </w:r>
      <w:proofErr w:type="spellStart"/>
      <w:r w:rsidRPr="00C01462">
        <w:rPr>
          <w:bCs/>
          <w:iCs/>
        </w:rPr>
        <w:t>Caliesi</w:t>
      </w:r>
      <w:proofErr w:type="spellEnd"/>
      <w:r w:rsidRPr="00C01462">
        <w:rPr>
          <w:bCs/>
          <w:iCs/>
        </w:rPr>
        <w:t xml:space="preserve">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 improving this assumption.</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1FDD1FFC"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6A4E81">
        <w:t>correction</w:t>
      </w:r>
      <w:r w:rsidR="00876ADD" w:rsidRPr="00C01462">
        <w:t xml:space="preserve"> factors relative to the prior emissions estimate (left) and ensemble mean </w:t>
      </w:r>
      <w:r w:rsidR="00E87A82" w:rsidRPr="00C01462">
        <w:t>averaging kernel sensitivities</w:t>
      </w:r>
      <w:r w:rsidR="00876ADD" w:rsidRPr="00C01462">
        <w:t xml:space="preserve"> (right)</w:t>
      </w:r>
      <w:r w:rsidR="003F3553" w:rsidRPr="00C01462">
        <w:t xml:space="preserve">. </w:t>
      </w:r>
      <w:r w:rsidR="006A4E81">
        <w:t xml:space="preserve">Grid cells unoptimized by any inversion (mean averaging kernel sensitivity &lt; 0.05) are shown as blank cells. </w:t>
      </w:r>
      <w:r w:rsidR="006A4E81" w:rsidRPr="00C01462">
        <w:t xml:space="preserve">Optimized grid cells explain </w:t>
      </w:r>
      <w:r w:rsidR="00B34787">
        <w:t>17</w:t>
      </w:r>
      <w:r w:rsidR="006A4E81" w:rsidRPr="00C01462">
        <w:t>% (</w:t>
      </w:r>
      <w:r w:rsidR="00B34787">
        <w:t>12</w:t>
      </w:r>
      <w:r w:rsidR="006A4E81" w:rsidRPr="00C01462">
        <w:t xml:space="preserve">% - </w:t>
      </w:r>
      <w:r w:rsidR="00B34787">
        <w:t>21</w:t>
      </w:r>
      <w:r w:rsidR="006A4E81" w:rsidRPr="00C01462">
        <w:t>%) of prior emissions in Canada, 74% (6</w:t>
      </w:r>
      <w:r w:rsidR="00B34787">
        <w:t>5</w:t>
      </w:r>
      <w:r w:rsidR="006A4E81" w:rsidRPr="00C01462">
        <w:t>% - 83%) in</w:t>
      </w:r>
      <w:r w:rsidR="00D81ED8">
        <w:t xml:space="preserve"> the contiguous United States</w:t>
      </w:r>
      <w:r w:rsidR="006A4E81" w:rsidRPr="00C01462">
        <w:t xml:space="preserve"> </w:t>
      </w:r>
      <w:r w:rsidR="00D81ED8">
        <w:t>(</w:t>
      </w:r>
      <w:r w:rsidR="006A4E81" w:rsidRPr="00C01462">
        <w:t>CONUS</w:t>
      </w:r>
      <w:r w:rsidR="00D81ED8">
        <w:t>)</w:t>
      </w:r>
      <w:r w:rsidR="006A4E81" w:rsidRPr="00C01462">
        <w:t>, and 6</w:t>
      </w:r>
      <w:r w:rsidR="00B34787">
        <w:t>5</w:t>
      </w:r>
      <w:r w:rsidR="006A4E81" w:rsidRPr="00C01462">
        <w:t>% (5</w:t>
      </w:r>
      <w:r w:rsidR="00B34787">
        <w:t>9</w:t>
      </w:r>
      <w:r w:rsidR="006A4E81" w:rsidRPr="00C01462">
        <w:t xml:space="preserve">% - 71%) in Mexico.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optimized emissions and DOFS in CONUS reflects the co-location of emissions (figure 1) with the highest density of TROPOMI observations (figure 2). The comparatively low fraction of optimized emissions (Canada) and DOFS (Canada and Mexico) </w:t>
      </w:r>
      <w:r w:rsidR="00661626">
        <w:t xml:space="preserve">reflects lower co-location of emissions and observation and results in insignificant posterior emission changes relative to the national inventories used as prior. </w:t>
      </w:r>
      <w:r w:rsidR="00661626" w:rsidRPr="00C01462">
        <w:t>As a result, we focus our discussion on CONUS.</w:t>
      </w:r>
      <w:r w:rsidR="00661626">
        <w:t xml:space="preserve"> We still</w:t>
      </w:r>
      <w:r w:rsidR="008A556F" w:rsidRPr="00C01462">
        <w:t xml:space="preserve"> find a large increase in </w:t>
      </w:r>
      <w:r w:rsidR="0038532E" w:rsidRPr="00C01462">
        <w:t>information content</w:t>
      </w:r>
      <w:r w:rsidR="008A556F" w:rsidRPr="00C01462">
        <w:t xml:space="preserve"> relative to past inversions over </w:t>
      </w:r>
      <w:r w:rsidR="00661626">
        <w:t>North America</w:t>
      </w:r>
      <w:r w:rsidR="008A556F" w:rsidRPr="00C01462">
        <w:t xml:space="preserve">: Lu et al. (2022) found 114 DOFS in a joint </w:t>
      </w:r>
      <w:r w:rsidR="008A556F" w:rsidRPr="00C01462">
        <w:lastRenderedPageBreak/>
        <w:t xml:space="preserve">inversion of data from GOSAT and NOAA’s </w:t>
      </w:r>
      <w:proofErr w:type="spellStart"/>
      <w:r w:rsidR="008A556F" w:rsidRPr="00C01462">
        <w:t>ObsPack</w:t>
      </w:r>
      <w:proofErr w:type="spellEnd"/>
      <w:r w:rsidR="008A556F" w:rsidRPr="00C01462">
        <w:t xml:space="preserve">, while Shen et al. (2022) found 201 DOFS in an inversion of TROPOMI observations over 14 oil and natural gas basins. This increase reflects </w:t>
      </w:r>
      <w:r w:rsidR="008648FA" w:rsidRPr="00C01462">
        <w:t xml:space="preserve">both </w:t>
      </w:r>
      <w:r w:rsidR="008A556F" w:rsidRPr="00C01462">
        <w:t xml:space="preserve">the </w:t>
      </w:r>
      <w:r w:rsidR="008648FA" w:rsidRPr="00C01462">
        <w:t xml:space="preserve">improved constraint provided by TROPOMI and the benefit of achieving high resolution </w:t>
      </w:r>
      <w:r w:rsidR="003E0D11" w:rsidRPr="00C01462">
        <w:t>on continental scales</w:t>
      </w:r>
      <w:r w:rsidR="008648FA" w:rsidRPr="00C01462">
        <w:t>.</w:t>
      </w:r>
    </w:p>
    <w:p w14:paraId="55A317F8" w14:textId="77777777" w:rsidR="00F36F91" w:rsidRPr="00C01462" w:rsidRDefault="00F36F91" w:rsidP="00100E70"/>
    <w:p w14:paraId="5D323CF3" w14:textId="2930E840" w:rsidR="00100E70" w:rsidRPr="00C01462" w:rsidRDefault="00C22BF6" w:rsidP="00100E70">
      <w:r w:rsidRPr="00C01462">
        <w:t>The</w:t>
      </w:r>
      <w:r w:rsidR="00100E70" w:rsidRPr="00C01462">
        <w:t xml:space="preserve"> mean posterior emissions </w:t>
      </w:r>
      <w:r w:rsidRPr="00C01462">
        <w:t>when</w:t>
      </w:r>
      <w:r w:rsidR="00100E70" w:rsidRPr="00C01462">
        <w:t xml:space="preserve"> </w:t>
      </w:r>
      <w:r w:rsidRPr="00C01462">
        <w:t>used in</w:t>
      </w:r>
      <w:r w:rsidR="00100E70" w:rsidRPr="00C01462">
        <w:t xml:space="preserve"> GEOS-Chem </w:t>
      </w:r>
      <w:r w:rsidRPr="00C01462">
        <w:t>decreases the root mean squared error of the simulated observations with the TROPOMI data by xx% relative to the prior GEOS-Chem simulation</w:t>
      </w:r>
      <w:r w:rsidR="00100E70" w:rsidRPr="00C01462">
        <w:t xml:space="preserve">. </w:t>
      </w:r>
      <w:r w:rsidR="00100E70" w:rsidRPr="00C01462">
        <w:rPr>
          <w:color w:val="FF0000"/>
        </w:rPr>
        <w:t xml:space="preserve">[Insert posterior evaluation.] </w:t>
      </w:r>
      <w:r w:rsidR="00100E70" w:rsidRPr="00C01462">
        <w:t xml:space="preserve">We also compare the prior and mean posterior simulations to in situ surface and aircraft observations from the </w:t>
      </w:r>
      <w:proofErr w:type="spellStart"/>
      <w:r w:rsidR="00100E70" w:rsidRPr="00C01462">
        <w:t>GLOBALVIEWplus</w:t>
      </w:r>
      <w:proofErr w:type="spellEnd"/>
      <w:r w:rsidR="00100E70" w:rsidRPr="00C01462">
        <w:t xml:space="preserve"> CH</w:t>
      </w:r>
      <w:r w:rsidR="00100E70" w:rsidRPr="00C01462">
        <w:rPr>
          <w:vertAlign w:val="subscript"/>
        </w:rPr>
        <w:t>4</w:t>
      </w:r>
      <w:r w:rsidR="00100E70" w:rsidRPr="00C01462">
        <w:t xml:space="preserve"> </w:t>
      </w:r>
      <w:proofErr w:type="spellStart"/>
      <w:r w:rsidR="00100E70" w:rsidRPr="00C01462">
        <w:t>ObsPack</w:t>
      </w:r>
      <w:proofErr w:type="spellEnd"/>
      <w:r w:rsidR="00100E70" w:rsidRPr="00C01462">
        <w:t xml:space="preserve"> v(xx) database maintained by the National Oceanic and Atmospheric Administration (NOAA) Global Monitoring Laboratory (cite).  </w:t>
      </w:r>
      <w:r w:rsidR="00100E70" w:rsidRPr="00C01462">
        <w:rPr>
          <w:color w:val="FF0000"/>
        </w:rPr>
        <w:t>[Insert independent posterior evaluation.]</w:t>
      </w:r>
    </w:p>
    <w:p w14:paraId="49A40720" w14:textId="36E53B09" w:rsidR="004D3628" w:rsidRDefault="004D3628"/>
    <w:p w14:paraId="13168EBE" w14:textId="15BF4A90" w:rsidR="00EF0E5D" w:rsidRDefault="00EF0E5D">
      <w:r w:rsidRPr="00C01462">
        <w:t xml:space="preserve">We </w:t>
      </w:r>
      <w:r w:rsidR="00134D7F">
        <w:t xml:space="preserve">further evaluate </w:t>
      </w:r>
      <w:r w:rsidRPr="00C01462">
        <w:t xml:space="preserve">the reduced-rank inversion by comparing our mean posterior emissions to a full-rank regional inversion of TROPOMI observations </w:t>
      </w:r>
      <w:r w:rsidR="00FB72B6">
        <w:t xml:space="preserve">for May 2018 to February 2020 </w:t>
      </w:r>
      <w:r w:rsidRPr="00C01462">
        <w:t xml:space="preserve">to quantify emissions from major oil and natural gas producing regions (Shen et al., 2022). </w:t>
      </w:r>
      <w:r w:rsidR="00134D7F">
        <w:t xml:space="preserve">Using the same </w:t>
      </w:r>
      <w:r w:rsidR="00353A99">
        <w:t xml:space="preserve">basin boundaries, we find broadly consistent posterior emissions </w:t>
      </w:r>
      <w:r w:rsidR="00FB72B6">
        <w:t>with</w:t>
      </w:r>
      <w:r w:rsidR="00353A99">
        <w:t xml:space="preserve"> Shen et al. (2022)</w:t>
      </w:r>
      <w:r w:rsidR="00E334FE">
        <w:t xml:space="preserve">, with all posterior emissions within 0.25 </w:t>
      </w:r>
      <w:proofErr w:type="spellStart"/>
      <w:r w:rsidR="00E334FE" w:rsidRPr="00C01462">
        <w:t>Tg</w:t>
      </w:r>
      <w:proofErr w:type="spellEnd"/>
      <w:r w:rsidR="00E334FE" w:rsidRPr="00C01462">
        <w:t xml:space="preserve"> a</w:t>
      </w:r>
      <w:r w:rsidR="00E334FE" w:rsidRPr="00C01462">
        <w:rPr>
          <w:vertAlign w:val="superscript"/>
        </w:rPr>
        <w:t>-1</w:t>
      </w:r>
      <w:r w:rsidR="00E334FE" w:rsidRPr="00C01462">
        <w:t xml:space="preserve"> </w:t>
      </w:r>
      <w:r w:rsidR="00E334FE">
        <w:t>and all but five basins within 0.10</w:t>
      </w:r>
      <w:r w:rsidR="00E334FE" w:rsidRPr="00C01462">
        <w:t xml:space="preserve"> </w:t>
      </w:r>
      <w:proofErr w:type="spellStart"/>
      <w:r w:rsidR="00E334FE" w:rsidRPr="00C01462">
        <w:t>Tg</w:t>
      </w:r>
      <w:proofErr w:type="spellEnd"/>
      <w:r w:rsidR="00E334FE" w:rsidRPr="00C01462">
        <w:t xml:space="preserve"> a</w:t>
      </w:r>
      <w:r w:rsidR="00E334FE" w:rsidRPr="00C01462">
        <w:rPr>
          <w:vertAlign w:val="superscript"/>
        </w:rPr>
        <w:t>-1</w:t>
      </w:r>
      <w:r w:rsidR="00E334FE">
        <w:t xml:space="preserve">. We find small but significant differences in </w:t>
      </w:r>
      <w:r w:rsidR="004B2133">
        <w:t xml:space="preserve">six basins </w:t>
      </w:r>
      <w:r w:rsidR="00FB72B6">
        <w:t>(</w:t>
      </w:r>
      <w:r w:rsidR="00E334FE">
        <w:t>the Delaware</w:t>
      </w:r>
      <w:r w:rsidR="00E334FE">
        <w:rPr>
          <w:color w:val="000000" w:themeColor="text1"/>
        </w:rPr>
        <w:t>, the Marcellus, Eagle Ford, California</w:t>
      </w:r>
      <w:r w:rsidR="004B2133">
        <w:rPr>
          <w:color w:val="000000" w:themeColor="text1"/>
        </w:rPr>
        <w:t xml:space="preserve">, Wyoming, and </w:t>
      </w:r>
      <w:r w:rsidR="00FB72B6">
        <w:rPr>
          <w:color w:val="000000" w:themeColor="text1"/>
        </w:rPr>
        <w:t xml:space="preserve">the </w:t>
      </w:r>
      <w:r w:rsidR="004B2133">
        <w:rPr>
          <w:color w:val="000000" w:themeColor="text1"/>
        </w:rPr>
        <w:t>Uinta</w:t>
      </w:r>
      <w:r w:rsidR="00FB72B6">
        <w:rPr>
          <w:color w:val="000000" w:themeColor="text1"/>
        </w:rPr>
        <w:t xml:space="preserve">), with posterior emissions exceeding the 0.5 </w:t>
      </w:r>
      <w:proofErr w:type="spellStart"/>
      <w:r w:rsidR="00FB72B6" w:rsidRPr="00C01462">
        <w:t>Tg</w:t>
      </w:r>
      <w:proofErr w:type="spellEnd"/>
      <w:r w:rsidR="00FB72B6" w:rsidRPr="00C01462">
        <w:t xml:space="preserve"> a</w:t>
      </w:r>
      <w:r w:rsidR="00FB72B6" w:rsidRPr="00C01462">
        <w:rPr>
          <w:vertAlign w:val="superscript"/>
        </w:rPr>
        <w:t>-1</w:t>
      </w:r>
      <w:r w:rsidR="00FB72B6">
        <w:t xml:space="preserve"> threshold defined by Shen et al. (2022) for successful quantification of basin emissions by TROPOMI only in the Delaware. These differences could result from the different time periods examined</w:t>
      </w:r>
      <w:r w:rsidR="00D81ED8">
        <w:t>. The broad agreement found indicates that the reduced-rank approach reproduces full-rank result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3BA9DFF0"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717DF5" w:rsidRPr="00C01462">
        <w:t>emissions</w:t>
      </w:r>
      <w:r w:rsidR="001017B3" w:rsidRPr="00C01462">
        <w:t xml:space="preserve"> </w:t>
      </w:r>
      <w:r w:rsidR="00EA52A5" w:rsidRPr="00C01462">
        <w:t>of 3</w:t>
      </w:r>
      <w:r w:rsidR="00640DB5">
        <w:t>0</w:t>
      </w:r>
      <w:r w:rsidR="00EA52A5" w:rsidRPr="00C01462">
        <w:t>.</w:t>
      </w:r>
      <w:r w:rsidR="00640DB5">
        <w:t>9</w:t>
      </w:r>
      <w:r w:rsidR="00EA52A5" w:rsidRPr="00C01462">
        <w:t xml:space="preserve"> (30.0 </w:t>
      </w:r>
      <w:r w:rsidR="00435381" w:rsidRPr="00C01462">
        <w:t>-</w:t>
      </w:r>
      <w:r w:rsidR="00EA52A5" w:rsidRPr="00C01462">
        <w:t xml:space="preserve"> 3</w:t>
      </w:r>
      <w:r w:rsidR="00640DB5">
        <w:t>1</w:t>
      </w:r>
      <w:r w:rsidR="00EA52A5" w:rsidRPr="00C01462">
        <w:t>.</w:t>
      </w:r>
      <w:r w:rsidR="00B26B43">
        <w:t>8</w:t>
      </w:r>
      <w:r w:rsidR="00EA52A5" w:rsidRPr="00C01462">
        <w:t xml:space="preserve">)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286BD1">
        <w:t xml:space="preserve">, </w:t>
      </w:r>
      <w:r w:rsidR="00EA52A5" w:rsidRPr="00C01462">
        <w:t>a</w:t>
      </w:r>
      <w:r w:rsidR="00E5559E">
        <w:t>n</w:t>
      </w:r>
      <w:r w:rsidR="00EA52A5" w:rsidRPr="00C01462">
        <w:t xml:space="preserve"> </w:t>
      </w:r>
      <w:r w:rsidR="00E5559E">
        <w:t>8</w:t>
      </w:r>
      <w:r w:rsidR="001017B3" w:rsidRPr="00C01462">
        <w:t>%</w:t>
      </w:r>
      <w:r w:rsidR="00435381" w:rsidRPr="00C01462">
        <w:t xml:space="preserve"> (5% - 1</w:t>
      </w:r>
      <w:r w:rsidR="00E5559E">
        <w:t>1</w:t>
      </w:r>
      <w:r w:rsidR="00435381" w:rsidRPr="00C01462">
        <w:t>%)</w:t>
      </w:r>
      <w:r w:rsidR="001017B3" w:rsidRPr="00C01462">
        <w:t xml:space="preserve"> </w:t>
      </w:r>
      <w:r w:rsidR="00EA52A5" w:rsidRPr="00C01462">
        <w:t xml:space="preserve">increase </w:t>
      </w:r>
      <w:r w:rsidR="001017B3" w:rsidRPr="00C01462">
        <w:t xml:space="preserve">from </w:t>
      </w:r>
      <w:r w:rsidR="00EA52A5" w:rsidRPr="00C01462">
        <w:t xml:space="preserve">our prior estimate of </w:t>
      </w:r>
      <w:r w:rsidR="001017B3" w:rsidRPr="00C01462">
        <w:t xml:space="preserve">28.7 </w:t>
      </w:r>
      <w:proofErr w:type="spellStart"/>
      <w:r w:rsidR="001017B3" w:rsidRPr="00C01462">
        <w:t>Tg</w:t>
      </w:r>
      <w:proofErr w:type="spellEnd"/>
      <w:r w:rsidR="001017B3" w:rsidRPr="00C01462">
        <w:t xml:space="preserve"> a</w:t>
      </w:r>
      <w:r w:rsidR="001017B3" w:rsidRPr="00C01462">
        <w:rPr>
          <w:vertAlign w:val="superscript"/>
        </w:rPr>
        <w:t>-1</w:t>
      </w:r>
      <w:r w:rsidR="001017B3" w:rsidRPr="00C01462">
        <w:t xml:space="preserve"> </w:t>
      </w:r>
      <w:r w:rsidR="00EA52A5" w:rsidRPr="00C01462">
        <w:t xml:space="preserve">and a </w:t>
      </w:r>
      <w:r w:rsidR="007256CA" w:rsidRPr="00C01462">
        <w:t>1</w:t>
      </w:r>
      <w:r w:rsidR="00E5559E">
        <w:t>5</w:t>
      </w:r>
      <w:r w:rsidR="00EA52A5" w:rsidRPr="00C01462">
        <w:t xml:space="preserve">% </w:t>
      </w:r>
      <w:r w:rsidR="00435381" w:rsidRPr="00C01462">
        <w:t>(</w:t>
      </w:r>
      <w:r w:rsidR="00BB4E97" w:rsidRPr="00C01462">
        <w:t xml:space="preserve">12% - </w:t>
      </w:r>
      <w:r w:rsidR="00E5559E">
        <w:t>19</w:t>
      </w:r>
      <w:r w:rsidR="00BB4E97" w:rsidRPr="00C01462">
        <w:t>%</w:t>
      </w:r>
      <w:r w:rsidR="00435381" w:rsidRPr="00C01462">
        <w:t xml:space="preserve">) </w:t>
      </w:r>
      <w:r w:rsidR="00EA52A5" w:rsidRPr="00C01462">
        <w:t>increase from t</w:t>
      </w:r>
      <w:r w:rsidR="001F2361">
        <w:t>he most recent</w:t>
      </w:r>
      <w:r w:rsidR="00EA52A5" w:rsidRPr="00C01462">
        <w:t xml:space="preserve"> EPA Greenhouse Gas Inventory (GHGI) estimate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EA52A5" w:rsidRPr="00C01462">
        <w:t>for 2019</w:t>
      </w:r>
      <w:r w:rsidR="001E1154" w:rsidRPr="00C01462">
        <w:t>.</w:t>
      </w:r>
      <w:r w:rsidR="0082093F" w:rsidRPr="00C01462">
        <w:t xml:space="preserve"> </w:t>
      </w:r>
      <w:r w:rsidR="001017B3" w:rsidRPr="00C01462">
        <w:t xml:space="preserve">Lu et al. (2022) found </w:t>
      </w:r>
      <w:r w:rsidR="005302DB" w:rsidRPr="00C01462">
        <w:t xml:space="preserve">larger </w:t>
      </w:r>
      <w:r w:rsidR="001017B3" w:rsidRPr="00C01462">
        <w:t xml:space="preserve">anthropogenic methane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5302DB" w:rsidRPr="00C01462">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Deng et al. (2022) survey</w:t>
      </w:r>
      <w:r w:rsidR="00286BD1">
        <w:t>ed</w:t>
      </w:r>
      <w:r w:rsidR="00316DA7" w:rsidRPr="00C01462">
        <w:t xml:space="preserve"> </w:t>
      </w:r>
      <w:r w:rsidR="00C25355" w:rsidRPr="00C01462">
        <w:t xml:space="preserve">GOSAT </w:t>
      </w:r>
      <w:r w:rsidR="00286BD1">
        <w:t xml:space="preserve">and in situ </w:t>
      </w:r>
      <w:r w:rsidR="00316DA7" w:rsidRPr="00C01462">
        <w:t xml:space="preserve">inversions and found median posterior anthropogenic methane emissions for the United States of 26.5 (20.8 –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86BD1">
        <w:t xml:space="preserve">, respectively, </w:t>
      </w:r>
      <w:r w:rsidR="00497616" w:rsidRPr="00C01462">
        <w:t>for 2019</w:t>
      </w:r>
      <w:r w:rsidR="00286BD1">
        <w:t>. These large ranges encompass our result and the Lu et al. (2022) result</w:t>
      </w:r>
      <w:r w:rsidR="00497616" w:rsidRPr="00C01462">
        <w:t>.</w:t>
      </w:r>
      <w:r w:rsidR="008150A2" w:rsidRPr="00C01462">
        <w:t xml:space="preserve"> </w:t>
      </w:r>
      <w:r w:rsidR="001D46FE" w:rsidRPr="00C01462">
        <w:t xml:space="preserve">The </w:t>
      </w:r>
      <w:r w:rsidR="00286BD1">
        <w:t>difference from Lu et al. (2022)</w:t>
      </w:r>
      <w:r w:rsidR="001D46FE" w:rsidRPr="00C01462">
        <w:t xml:space="preserve"> could reflect changes between 2017 and 2019, different prior emissions, or difference</w:t>
      </w:r>
      <w:r w:rsidR="002D3DE6" w:rsidRPr="00C01462">
        <w:t>s</w:t>
      </w:r>
      <w:r w:rsidR="001D46FE" w:rsidRPr="00C01462">
        <w:t xml:space="preserve"> between GOSAT and TROPOM</w:t>
      </w:r>
      <w:r w:rsidR="00286BD1">
        <w:t>I, including the increased observational density provided by TROPOMI</w:t>
      </w:r>
      <w:r w:rsidR="002D3DE6" w:rsidRPr="00C01462">
        <w:t>. Th</w:t>
      </w:r>
      <w:r w:rsidR="00286BD1">
        <w:t>e latter</w:t>
      </w:r>
      <w:r w:rsidR="002D3DE6" w:rsidRPr="00C01462">
        <w:t xml:space="preserve"> explanation is supported by the increase in DOFS we find compared to Lu et al. (2022) and by the narrower posterior emissions ranges we find </w:t>
      </w:r>
      <w:r w:rsidR="00983F09">
        <w:t xml:space="preserve">in our quality-controlled ensemble </w:t>
      </w:r>
      <w:r w:rsidR="002D3DE6" w:rsidRPr="00C01462">
        <w:t>compared to Lu et al. (2022)</w:t>
      </w:r>
      <w:r w:rsidR="00286BD1">
        <w:t>.</w:t>
      </w:r>
    </w:p>
    <w:p w14:paraId="254BFB55" w14:textId="77777777" w:rsidR="00136BC7" w:rsidRPr="00C01462" w:rsidRDefault="00136BC7" w:rsidP="000E257D"/>
    <w:p w14:paraId="05A795FE" w14:textId="622F499F" w:rsidR="00AB148C" w:rsidRDefault="00A847E9" w:rsidP="000E257D">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in all cases), </w:t>
      </w:r>
      <w:r w:rsidR="00CD39EF" w:rsidRPr="00C01462">
        <w:t>indicating that we can successfully separate sectoral emissions</w:t>
      </w:r>
      <w:r w:rsidRPr="00C01462">
        <w:t xml:space="preserve">. </w:t>
      </w:r>
      <w:r w:rsidR="00100E70" w:rsidRPr="00C01462">
        <w:t>Figure 4 shows the</w:t>
      </w:r>
      <w:r w:rsidR="00CD39EF" w:rsidRPr="00C01462">
        <w:t xml:space="preserve"> resulting</w:t>
      </w:r>
      <w:r w:rsidR="00100E70" w:rsidRPr="00C01462">
        <w:t xml:space="preserve"> prior and mean posterior emissions for </w:t>
      </w:r>
      <w:r w:rsidR="00CD39EF" w:rsidRPr="00C01462">
        <w:t xml:space="preserve">each </w:t>
      </w:r>
      <w:r w:rsidR="00BA6EA3" w:rsidRPr="00C01462">
        <w:t xml:space="preserve">and table 1 shows the </w:t>
      </w:r>
      <w:r w:rsidR="00983F09">
        <w:t>emissions and information content</w:t>
      </w:r>
      <w:r w:rsidR="00BA6EA3" w:rsidRPr="00C01462">
        <w:t xml:space="preserve"> dat</w:t>
      </w:r>
      <w:r w:rsidR="00983F09">
        <w:t>a</w:t>
      </w:r>
      <w:r w:rsidR="00100E70" w:rsidRPr="00C01462">
        <w:t xml:space="preserve">. </w:t>
      </w:r>
      <w:r w:rsidR="00983F09">
        <w:t>T</w:t>
      </w:r>
      <w:r w:rsidR="00AA1DC9" w:rsidRPr="00C01462">
        <w:t>he</w:t>
      </w:r>
      <w:r w:rsidR="00C05FA1" w:rsidRPr="00C01462">
        <w:t xml:space="preserve"> largest changes </w:t>
      </w:r>
      <w:r w:rsidR="00983F09">
        <w:t xml:space="preserve">from the GEPA inventory and the </w:t>
      </w:r>
      <w:r w:rsidR="003B618C">
        <w:t>2022</w:t>
      </w:r>
      <w:r w:rsidR="00983F09">
        <w:t xml:space="preserve"> </w:t>
      </w:r>
      <w:r w:rsidR="003B618C">
        <w:t xml:space="preserve">EPA </w:t>
      </w:r>
      <w:r w:rsidR="00983F09">
        <w:t>GHGI for 2019</w:t>
      </w:r>
      <w:r w:rsidR="00C05FA1" w:rsidRPr="00C01462">
        <w:t xml:space="preserve"> </w:t>
      </w:r>
      <w:r w:rsidR="003B618C">
        <w:t xml:space="preserve">(henceforth </w:t>
      </w:r>
      <w:r w:rsidR="001F2361">
        <w:t>“</w:t>
      </w:r>
      <w:r w:rsidR="003B618C">
        <w:t>GHGI</w:t>
      </w:r>
      <w:r w:rsidR="001F2361">
        <w:t>”</w:t>
      </w:r>
      <w:r w:rsidR="003B618C">
        <w:t xml:space="preserve">) </w:t>
      </w:r>
      <w:r w:rsidR="00983F09">
        <w:t>occur in</w:t>
      </w:r>
      <w:r w:rsidR="00C05FA1" w:rsidRPr="00C01462">
        <w:t xml:space="preserve"> anthropogenic </w:t>
      </w:r>
      <w:r w:rsidR="0091719A">
        <w:t>sectors</w:t>
      </w:r>
      <w:r w:rsidR="00C05FA1" w:rsidRPr="00C01462">
        <w:t xml:space="preserve">, </w:t>
      </w:r>
      <w:r w:rsidR="00C05FA1" w:rsidRPr="00C01462">
        <w:lastRenderedPageBreak/>
        <w:t>including</w:t>
      </w:r>
      <w:r w:rsidR="002C1748" w:rsidRPr="00C01462">
        <w:t xml:space="preserve"> </w:t>
      </w:r>
      <w:r w:rsidR="00AF6257" w:rsidRPr="00C01462">
        <w:t xml:space="preserve">landfills, </w:t>
      </w:r>
      <w:r w:rsidR="002C1748" w:rsidRPr="00C01462">
        <w:t>livestock,</w:t>
      </w:r>
      <w:r w:rsidR="00C05FA1" w:rsidRPr="00C01462">
        <w:t xml:space="preserve"> oil and natural gas,</w:t>
      </w:r>
      <w:r w:rsidR="00AF6257" w:rsidRPr="00C01462">
        <w:t xml:space="preserve"> and</w:t>
      </w:r>
      <w:r w:rsidR="00C05FA1" w:rsidRPr="00C01462">
        <w:t xml:space="preserve"> coal. </w:t>
      </w:r>
      <w:r w:rsidR="0091719A" w:rsidRPr="00C01462">
        <w:t xml:space="preserve">For </w:t>
      </w:r>
      <w:r w:rsidR="004A2CAC">
        <w:t>these</w:t>
      </w:r>
      <w:r w:rsidR="0091719A" w:rsidRPr="00C01462">
        <w:t xml:space="preserve"> sectors, we find sectoral averaging kernel sensitivities between 0.4</w:t>
      </w:r>
      <w:r w:rsidR="00127B78">
        <w:t>7</w:t>
      </w:r>
      <w:r w:rsidR="0091719A" w:rsidRPr="00C01462">
        <w:t xml:space="preserve"> and 0.9</w:t>
      </w:r>
      <w:r w:rsidR="00127B78">
        <w:t>1</w:t>
      </w:r>
      <w:r w:rsidR="0091719A">
        <w:t xml:space="preserve"> that are on average</w:t>
      </w:r>
      <w:r w:rsidR="0091719A" w:rsidRPr="00C01462">
        <w:t xml:space="preserve"> 6</w:t>
      </w:r>
      <w:r w:rsidR="003B618C">
        <w:t>1</w:t>
      </w:r>
      <w:r w:rsidR="0091719A" w:rsidRPr="00C01462">
        <w:t xml:space="preserve">% </w:t>
      </w:r>
      <w:r w:rsidR="0091719A">
        <w:t>larger than the values found by</w:t>
      </w:r>
      <w:r w:rsidR="0091719A" w:rsidRPr="00C01462">
        <w:t xml:space="preserve"> Lu et al. (2022), indicating that TROPOMI provides an improved constraint on sectoral emissions.</w:t>
      </w:r>
      <w:r w:rsidR="0091719A">
        <w:t xml:space="preserve"> </w:t>
      </w:r>
      <w:r w:rsidR="006C0639" w:rsidRPr="00C01462">
        <w:t>We find little adjustment to wastewater</w:t>
      </w:r>
      <w:r w:rsidR="0091719A">
        <w:t xml:space="preserve"> and </w:t>
      </w:r>
      <w:r w:rsidR="006C0639" w:rsidRPr="00C01462">
        <w:t xml:space="preserve">other </w:t>
      </w:r>
      <w:r w:rsidR="0091719A">
        <w:t xml:space="preserve">anthropogenic </w:t>
      </w:r>
      <w:r w:rsidR="006C0639" w:rsidRPr="00C01462">
        <w:t xml:space="preserve">sources </w:t>
      </w:r>
      <w:r w:rsidR="0091719A">
        <w:t>due in part</w:t>
      </w:r>
      <w:r w:rsidR="006C0639" w:rsidRPr="00C01462">
        <w:t xml:space="preserve"> to the</w:t>
      </w:r>
      <w:r w:rsidR="0091719A">
        <w:t>ir</w:t>
      </w:r>
      <w:r w:rsidR="006C0639" w:rsidRPr="00C01462">
        <w:t xml:space="preserve"> </w:t>
      </w:r>
      <w:r w:rsidR="00983F09">
        <w:t>low emissions</w:t>
      </w:r>
      <w:r w:rsidR="0091719A">
        <w:t>. We find a small but significant increase in wetland emissions</w:t>
      </w:r>
      <w:r w:rsidR="00983F09">
        <w:t xml:space="preserve"> </w:t>
      </w:r>
      <w:r w:rsidR="0091719A">
        <w:t>that is consistent with the large range found by Lu et al. (2022). However, the</w:t>
      </w:r>
      <w:r w:rsidR="00983F09">
        <w:t xml:space="preserve"> </w:t>
      </w:r>
      <w:r w:rsidR="006C0639" w:rsidRPr="00C01462">
        <w:t>observing system</w:t>
      </w:r>
      <w:r w:rsidR="0091719A">
        <w:t xml:space="preserve"> constrains a relatively small fraction of</w:t>
      </w:r>
      <w:r w:rsidR="006C0639" w:rsidRPr="00C01462">
        <w:t xml:space="preserve"> </w:t>
      </w:r>
      <w:r w:rsidR="004A2CAC">
        <w:t xml:space="preserve">wetland </w:t>
      </w:r>
      <w:r w:rsidR="0091719A">
        <w:t>grid cells</w:t>
      </w:r>
      <w:r w:rsidR="006C0639" w:rsidRPr="00C01462">
        <w:t xml:space="preserve">. </w:t>
      </w:r>
    </w:p>
    <w:p w14:paraId="76DF654B" w14:textId="77777777" w:rsidR="004215EF" w:rsidRPr="00C01462" w:rsidRDefault="004215EF" w:rsidP="000E257D"/>
    <w:p w14:paraId="32531676" w14:textId="66CF1C33" w:rsidR="00894E06" w:rsidRDefault="008400F8" w:rsidP="000E257D">
      <w:r w:rsidRPr="00C01462">
        <w:t>Landfill emissions show the largest relative</w:t>
      </w:r>
      <w:r w:rsidR="00A0748E" w:rsidRPr="00C01462">
        <w:t xml:space="preserve"> and absolute</w:t>
      </w:r>
      <w:r w:rsidRPr="00C01462">
        <w:t xml:space="preserve"> increase from </w:t>
      </w:r>
      <w:r w:rsidR="003B618C">
        <w:t>GEPA and the GHGI for 2019</w:t>
      </w:r>
      <w:r w:rsidRPr="00C01462">
        <w:t xml:space="preserve">. We find </w:t>
      </w:r>
      <w:r w:rsidR="00D01B9E" w:rsidRPr="00C01462">
        <w:t xml:space="preserve">posterior emissions of </w:t>
      </w:r>
      <w:r w:rsidR="00151628">
        <w:t>6</w:t>
      </w:r>
      <w:r w:rsidR="00D01B9E" w:rsidRPr="00C01462">
        <w:t>.</w:t>
      </w:r>
      <w:r w:rsidR="00151628">
        <w:t>9</w:t>
      </w:r>
      <w:r w:rsidR="00D01B9E" w:rsidRPr="00C01462">
        <w:t xml:space="preserve"> (6.4 - </w:t>
      </w:r>
      <w:r w:rsidR="003B618C">
        <w:t>7</w:t>
      </w:r>
      <w:r w:rsidR="00D01B9E" w:rsidRPr="00C01462">
        <w:t>.</w:t>
      </w:r>
      <w:r w:rsidR="003B618C">
        <w:t>5</w:t>
      </w:r>
      <w:r w:rsidR="00D01B9E" w:rsidRPr="00C01462">
        <w:t xml:space="preserve">) </w:t>
      </w:r>
      <w:proofErr w:type="spellStart"/>
      <w:r w:rsidR="00D01B9E" w:rsidRPr="00C01462">
        <w:t>Tg</w:t>
      </w:r>
      <w:proofErr w:type="spellEnd"/>
      <w:r w:rsidR="00D01B9E" w:rsidRPr="00C01462">
        <w:t xml:space="preserve"> a</w:t>
      </w:r>
      <w:r w:rsidR="00D01B9E" w:rsidRPr="00C01462">
        <w:rPr>
          <w:vertAlign w:val="superscript"/>
        </w:rPr>
        <w:t>-1</w:t>
      </w:r>
      <w:r w:rsidR="00D01B9E" w:rsidRPr="00C01462">
        <w:t xml:space="preserve">, </w:t>
      </w:r>
      <w:r w:rsidRPr="00C01462">
        <w:t>a</w:t>
      </w:r>
      <w:r w:rsidR="00D01B9E" w:rsidRPr="00C01462">
        <w:t>n increase of</w:t>
      </w:r>
      <w:r w:rsidRPr="00C01462">
        <w:t xml:space="preserve"> 2</w:t>
      </w:r>
      <w:r w:rsidR="003B618C">
        <w:t>1</w:t>
      </w:r>
      <w:r w:rsidRPr="00C01462">
        <w:t>% (</w:t>
      </w:r>
      <w:r w:rsidR="003B618C">
        <w:t>12</w:t>
      </w:r>
      <w:r w:rsidRPr="00C01462">
        <w:t xml:space="preserve">% - </w:t>
      </w:r>
      <w:r w:rsidR="003B618C">
        <w:t>32</w:t>
      </w:r>
      <w:r w:rsidRPr="00C01462">
        <w:t xml:space="preserve">%) </w:t>
      </w:r>
      <w:r w:rsidR="00435381" w:rsidRPr="00C01462">
        <w:t xml:space="preserve">relative to </w:t>
      </w:r>
      <w:r w:rsidR="00C76617">
        <w:t>GEPA</w:t>
      </w:r>
      <w:r w:rsidR="00435381" w:rsidRPr="00C01462">
        <w:t xml:space="preserve"> and </w:t>
      </w:r>
      <w:r w:rsidR="00D01B9E" w:rsidRPr="00C01462">
        <w:t>5</w:t>
      </w:r>
      <w:r w:rsidR="003B618C">
        <w:t>2</w:t>
      </w:r>
      <w:r w:rsidR="00D01B9E" w:rsidRPr="00C01462">
        <w:t xml:space="preserve">% (41% - </w:t>
      </w:r>
      <w:r w:rsidR="003B618C">
        <w:t>65</w:t>
      </w:r>
      <w:r w:rsidR="00D01B9E" w:rsidRPr="00C01462">
        <w:t xml:space="preserve">%) relative to the GHGI. </w:t>
      </w:r>
      <w:r w:rsidR="00135689">
        <w:t xml:space="preserve">The larger discrepancy with respect to the GHGI results from an assumed downward trend in landfill emissions since 1990 due to increased landfill gas collection and decreased organic material in landfills. </w:t>
      </w:r>
      <w:r w:rsidR="00CA2CB0" w:rsidRPr="00C01462">
        <w:t>Lu et al. (2022) found</w:t>
      </w:r>
      <w:r w:rsidR="00DA2503" w:rsidRPr="00C01462">
        <w:t xml:space="preserve"> similar</w:t>
      </w:r>
      <w:r w:rsidR="00CA2CB0" w:rsidRPr="00C01462">
        <w:t xml:space="preserve"> mean posterior landfill </w:t>
      </w:r>
      <w:r w:rsidR="00CA2CB0" w:rsidRPr="00C01462">
        <w:rPr>
          <w:color w:val="000000" w:themeColor="text1"/>
        </w:rPr>
        <w:t>emissions of 7.</w:t>
      </w:r>
      <w:r w:rsidR="00272CC5" w:rsidRPr="00C01462">
        <w:rPr>
          <w:color w:val="000000" w:themeColor="text1"/>
        </w:rPr>
        <w:t>5</w:t>
      </w:r>
      <w:r w:rsidR="00CA2CB0" w:rsidRPr="00C01462">
        <w:rPr>
          <w:color w:val="000000" w:themeColor="text1"/>
        </w:rPr>
        <w:t xml:space="preserve"> (</w:t>
      </w:r>
      <w:r w:rsidR="00272CC5" w:rsidRPr="00C01462">
        <w:rPr>
          <w:color w:val="000000" w:themeColor="text1"/>
        </w:rPr>
        <w:t>5.9</w:t>
      </w:r>
      <w:r w:rsidR="00CA2CB0" w:rsidRPr="00C01462">
        <w:rPr>
          <w:color w:val="000000" w:themeColor="text1"/>
        </w:rPr>
        <w:t xml:space="preserve"> </w:t>
      </w:r>
      <w:r w:rsidR="00272CC5" w:rsidRPr="00C01462">
        <w:rPr>
          <w:color w:val="000000" w:themeColor="text1"/>
        </w:rPr>
        <w:t>–</w:t>
      </w:r>
      <w:r w:rsidR="00CA2CB0" w:rsidRPr="00C01462">
        <w:rPr>
          <w:color w:val="000000" w:themeColor="text1"/>
        </w:rPr>
        <w:t xml:space="preserve"> </w:t>
      </w:r>
      <w:r w:rsidR="00272CC5" w:rsidRPr="00C01462">
        <w:rPr>
          <w:color w:val="000000" w:themeColor="text1"/>
        </w:rPr>
        <w:t>7.7</w:t>
      </w:r>
      <w:r w:rsidR="00CA2CB0" w:rsidRPr="00C01462">
        <w:rPr>
          <w:color w:val="000000" w:themeColor="text1"/>
        </w:rPr>
        <w:t xml:space="preserve">) </w:t>
      </w:r>
      <w:proofErr w:type="spellStart"/>
      <w:r w:rsidR="00CA2CB0" w:rsidRPr="00C01462">
        <w:rPr>
          <w:color w:val="000000" w:themeColor="text1"/>
        </w:rPr>
        <w:t>Tg</w:t>
      </w:r>
      <w:proofErr w:type="spellEnd"/>
      <w:r w:rsidR="00CA2CB0" w:rsidRPr="00C01462">
        <w:rPr>
          <w:color w:val="000000" w:themeColor="text1"/>
        </w:rPr>
        <w:t xml:space="preserve"> a</w:t>
      </w:r>
      <w:r w:rsidR="00CA2CB0" w:rsidRPr="00C01462">
        <w:rPr>
          <w:color w:val="000000" w:themeColor="text1"/>
          <w:vertAlign w:val="superscript"/>
        </w:rPr>
        <w:t>-1</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DA2503" w:rsidRPr="00C01462">
        <w:rPr>
          <w:color w:val="000000" w:themeColor="text1"/>
        </w:rPr>
        <w:t xml:space="preserve">We </w:t>
      </w:r>
      <w:r w:rsidR="00DA2503" w:rsidRPr="00C01462">
        <w:t>attribute the</w:t>
      </w:r>
      <w:r w:rsidR="00AB148C" w:rsidRPr="00C01462">
        <w:t xml:space="preserve"> increase</w:t>
      </w:r>
      <w:r w:rsidR="00DA2503" w:rsidRPr="00C01462">
        <w:t xml:space="preserve"> to underestimated urban emissions, </w:t>
      </w:r>
      <w:r w:rsidR="006C0639" w:rsidRPr="00C01462">
        <w:t xml:space="preserve">including both direct landfill </w:t>
      </w:r>
      <w:r w:rsidR="00BA6EA3" w:rsidRPr="00C01462">
        <w:t>emissions and co-located post-meter natural gas emissions</w:t>
      </w:r>
      <w:r w:rsidR="00894E06">
        <w:t xml:space="preserve">, which we discuss in section 3.4. </w:t>
      </w:r>
    </w:p>
    <w:p w14:paraId="3E8E2618" w14:textId="77777777" w:rsidR="00894E06" w:rsidRDefault="00894E06" w:rsidP="000E257D"/>
    <w:p w14:paraId="668C8E97" w14:textId="1F6A09AD" w:rsidR="009F00AF" w:rsidRPr="00C01462" w:rsidRDefault="008118C7" w:rsidP="000E257D">
      <w:r w:rsidRPr="00C01462">
        <w:t xml:space="preserve">Livestock emissions </w:t>
      </w:r>
      <w:r w:rsidR="006B1CD2" w:rsidRPr="00C01462">
        <w:t>show the</w:t>
      </w:r>
      <w:r w:rsidR="00A0748E" w:rsidRPr="00C01462">
        <w:t xml:space="preserve"> second</w:t>
      </w:r>
      <w:r w:rsidR="006B1CD2" w:rsidRPr="00C01462">
        <w:t xml:space="preserve"> largest absolute increase </w:t>
      </w:r>
      <w:r w:rsidR="009F00AF" w:rsidRPr="00C01462">
        <w:t>from</w:t>
      </w:r>
      <w:r w:rsidR="006B1CD2" w:rsidRPr="00C01462">
        <w:t xml:space="preserve"> the prior</w:t>
      </w:r>
      <w:r w:rsidR="009F00AF" w:rsidRPr="00C01462">
        <w:t xml:space="preserve"> emissions estimate</w:t>
      </w:r>
      <w:r w:rsidR="00894E06">
        <w:t>, with p</w:t>
      </w:r>
      <w:r w:rsidR="004D7FC3" w:rsidRPr="00C01462">
        <w:t>osterior emissions of 10.</w:t>
      </w:r>
      <w:r w:rsidR="003B618C">
        <w:t>4</w:t>
      </w:r>
      <w:r w:rsidR="004D7FC3" w:rsidRPr="00C01462">
        <w:t xml:space="preserve"> (</w:t>
      </w:r>
      <w:r w:rsidR="003B618C">
        <w:t>10.0</w:t>
      </w:r>
      <w:r w:rsidR="004D7FC3" w:rsidRPr="00C01462">
        <w:t xml:space="preserve"> - 10.</w:t>
      </w:r>
      <w:r w:rsidR="003B618C">
        <w:t>7</w:t>
      </w:r>
      <w:r w:rsidR="004D7FC3" w:rsidRPr="00C01462">
        <w:t xml:space="preserve">) </w:t>
      </w:r>
      <w:proofErr w:type="spellStart"/>
      <w:r w:rsidR="004D7FC3" w:rsidRPr="00C01462">
        <w:t>Tg</w:t>
      </w:r>
      <w:proofErr w:type="spellEnd"/>
      <w:r w:rsidR="004D7FC3" w:rsidRPr="00C01462">
        <w:t xml:space="preserve"> a</w:t>
      </w:r>
      <w:r w:rsidR="004D7FC3" w:rsidRPr="00C01462">
        <w:rPr>
          <w:vertAlign w:val="superscript"/>
        </w:rPr>
        <w:t>-1</w:t>
      </w:r>
      <w:r w:rsidR="00AF6257" w:rsidRPr="00C01462">
        <w:t xml:space="preserve"> represent</w:t>
      </w:r>
      <w:r w:rsidR="00894E06">
        <w:t>ing</w:t>
      </w:r>
      <w:r w:rsidR="00CA2CB0" w:rsidRPr="00C01462">
        <w:t xml:space="preserve"> </w:t>
      </w:r>
      <w:r w:rsidR="00AF6257" w:rsidRPr="00C01462">
        <w:t>a</w:t>
      </w:r>
      <w:r w:rsidR="003B618C">
        <w:t>n</w:t>
      </w:r>
      <w:r w:rsidR="006506BC" w:rsidRPr="00C01462">
        <w:t xml:space="preserve"> increase of</w:t>
      </w:r>
      <w:r w:rsidR="004D7FC3" w:rsidRPr="00C01462">
        <w:t xml:space="preserve"> </w:t>
      </w:r>
      <w:r w:rsidR="004637D0" w:rsidRPr="00C01462">
        <w:t>1</w:t>
      </w:r>
      <w:r w:rsidR="003B618C">
        <w:t>3</w:t>
      </w:r>
      <w:r w:rsidR="004637D0" w:rsidRPr="00C01462">
        <w:t>%</w:t>
      </w:r>
      <w:r w:rsidR="004D7FC3" w:rsidRPr="00C01462">
        <w:t xml:space="preserve"> </w:t>
      </w:r>
      <w:r w:rsidR="00435381" w:rsidRPr="00C01462">
        <w:t>(</w:t>
      </w:r>
      <w:r w:rsidR="003B618C">
        <w:t>9</w:t>
      </w:r>
      <w:r w:rsidR="00435381" w:rsidRPr="00C01462">
        <w:t>% - 1</w:t>
      </w:r>
      <w:r w:rsidR="003B618C">
        <w:t>6</w:t>
      </w:r>
      <w:r w:rsidR="00435381" w:rsidRPr="00C01462">
        <w:t xml:space="preserve">%) </w:t>
      </w:r>
      <w:r w:rsidRPr="00C01462">
        <w:t xml:space="preserve">from </w:t>
      </w:r>
      <w:r w:rsidR="003B618C">
        <w:t xml:space="preserve">GEPA </w:t>
      </w:r>
      <w:r w:rsidR="004D7FC3" w:rsidRPr="00C01462">
        <w:t xml:space="preserve">and 11% </w:t>
      </w:r>
      <w:r w:rsidR="00435381" w:rsidRPr="00C01462">
        <w:t>(</w:t>
      </w:r>
      <w:r w:rsidR="003B618C">
        <w:t>6</w:t>
      </w:r>
      <w:r w:rsidR="00435381" w:rsidRPr="00C01462">
        <w:t>% - 1</w:t>
      </w:r>
      <w:r w:rsidR="003B618C">
        <w:t>4</w:t>
      </w:r>
      <w:r w:rsidR="00435381" w:rsidRPr="00C01462">
        <w:t xml:space="preserve">%) </w:t>
      </w:r>
      <w:r w:rsidR="004D7FC3" w:rsidRPr="00C01462">
        <w:t xml:space="preserve">from </w:t>
      </w:r>
      <w:r w:rsidR="003B618C">
        <w:t>the</w:t>
      </w:r>
      <w:r w:rsidR="004D7FC3" w:rsidRPr="00C01462">
        <w:t xml:space="preserve"> GHGI</w:t>
      </w:r>
      <w:r w:rsidR="006B1CD2" w:rsidRPr="00C01462">
        <w:t xml:space="preserve">. </w:t>
      </w:r>
      <w:r w:rsidR="00E8231D">
        <w:t xml:space="preserve">The smaller discrepancy with respect to the GHGI reflects </w:t>
      </w:r>
      <w:r w:rsidR="00135689">
        <w:t>the increase in CONUS cattle populations since 1990.</w:t>
      </w:r>
      <w:r w:rsidR="00E8231D">
        <w:t xml:space="preserve"> </w:t>
      </w:r>
      <w:r w:rsidR="004D7FC3" w:rsidRPr="00C01462">
        <w:t>Lu et al. (2022) found</w:t>
      </w:r>
      <w:r w:rsidR="004D7FC3" w:rsidRPr="00C01462">
        <w:rPr>
          <w:color w:val="000000" w:themeColor="text1"/>
        </w:rPr>
        <w:t xml:space="preserve"> </w:t>
      </w:r>
      <w:r w:rsidR="009F00AF" w:rsidRPr="00C01462">
        <w:rPr>
          <w:color w:val="000000" w:themeColor="text1"/>
        </w:rPr>
        <w:t xml:space="preserve">similar </w:t>
      </w:r>
      <w:r w:rsidR="004D7FC3" w:rsidRPr="00C01462">
        <w:rPr>
          <w:color w:val="000000" w:themeColor="text1"/>
        </w:rPr>
        <w:t>mean posterior livestock emissions of 10.</w:t>
      </w:r>
      <w:r w:rsidR="00272CC5" w:rsidRPr="00C01462">
        <w:rPr>
          <w:color w:val="000000" w:themeColor="text1"/>
        </w:rPr>
        <w:t>4</w:t>
      </w:r>
      <w:r w:rsidR="004D7FC3" w:rsidRPr="00C01462">
        <w:rPr>
          <w:color w:val="000000" w:themeColor="text1"/>
        </w:rPr>
        <w:t xml:space="preserve"> (</w:t>
      </w:r>
      <w:r w:rsidR="00272CC5" w:rsidRPr="00C01462">
        <w:rPr>
          <w:color w:val="000000" w:themeColor="text1"/>
        </w:rPr>
        <w:t>8</w:t>
      </w:r>
      <w:r w:rsidR="004D7FC3" w:rsidRPr="00C01462">
        <w:rPr>
          <w:color w:val="000000" w:themeColor="text1"/>
        </w:rPr>
        <w:t>.</w:t>
      </w:r>
      <w:r w:rsidR="00272CC5" w:rsidRPr="00C01462">
        <w:rPr>
          <w:color w:val="000000" w:themeColor="text1"/>
        </w:rPr>
        <w:t>8</w:t>
      </w:r>
      <w:r w:rsidR="004D7FC3" w:rsidRPr="00C01462">
        <w:rPr>
          <w:color w:val="000000" w:themeColor="text1"/>
        </w:rPr>
        <w:t xml:space="preserve"> - 11.</w:t>
      </w:r>
      <w:r w:rsidR="00272CC5" w:rsidRPr="00C01462">
        <w:rPr>
          <w:color w:val="000000" w:themeColor="text1"/>
        </w:rPr>
        <w:t>6</w:t>
      </w:r>
      <w:r w:rsidR="004D7FC3" w:rsidRPr="00C01462">
        <w:rPr>
          <w:color w:val="000000" w:themeColor="text1"/>
        </w:rPr>
        <w:t xml:space="preserve">) </w:t>
      </w:r>
      <w:proofErr w:type="spellStart"/>
      <w:r w:rsidR="004D7FC3" w:rsidRPr="00C01462">
        <w:rPr>
          <w:color w:val="000000" w:themeColor="text1"/>
        </w:rPr>
        <w:t>Tg</w:t>
      </w:r>
      <w:proofErr w:type="spellEnd"/>
      <w:r w:rsidR="004D7FC3" w:rsidRPr="00C01462">
        <w:rPr>
          <w:color w:val="000000" w:themeColor="text1"/>
        </w:rPr>
        <w:t xml:space="preserve"> a</w:t>
      </w:r>
      <w:r w:rsidR="004D7FC3" w:rsidRPr="00C01462">
        <w:rPr>
          <w:color w:val="000000" w:themeColor="text1"/>
          <w:vertAlign w:val="superscript"/>
        </w:rPr>
        <w:t>-1</w:t>
      </w:r>
      <w:r w:rsidR="004D7FC3" w:rsidRPr="00C01462">
        <w:rPr>
          <w:color w:val="000000" w:themeColor="text1"/>
        </w:rPr>
        <w:t xml:space="preserve"> over CONUS</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4637D0" w:rsidRPr="00C01462">
        <w:t xml:space="preserve">Yu et al. (2021) conducted a seasonal inversion of aircraft observations over the north central United States and </w:t>
      </w:r>
      <w:proofErr w:type="gramStart"/>
      <w:r w:rsidR="004637D0" w:rsidRPr="00C01462">
        <w:t>south central</w:t>
      </w:r>
      <w:proofErr w:type="gramEnd"/>
      <w:r w:rsidR="004637D0" w:rsidRPr="00C01462">
        <w:t xml:space="preserve"> Canada </w:t>
      </w:r>
      <w:r w:rsidR="004D7FC3" w:rsidRPr="00C01462">
        <w:t xml:space="preserve">to find </w:t>
      </w:r>
      <w:r w:rsidR="004637D0" w:rsidRPr="00C01462">
        <w:t xml:space="preserve">mean posterior livestock emissions of 5.5 (5.1 - 6.2) </w:t>
      </w:r>
      <w:proofErr w:type="spellStart"/>
      <w:r w:rsidR="004637D0" w:rsidRPr="00C01462">
        <w:t>Tg</w:t>
      </w:r>
      <w:proofErr w:type="spellEnd"/>
      <w:r w:rsidR="004637D0" w:rsidRPr="00C01462">
        <w:t xml:space="preserve"> a</w:t>
      </w:r>
      <w:r w:rsidR="004637D0" w:rsidRPr="00C01462">
        <w:rPr>
          <w:vertAlign w:val="superscript"/>
        </w:rPr>
        <w:t>-1</w:t>
      </w:r>
      <w:r w:rsidR="004D7FC3" w:rsidRPr="00C01462">
        <w:t xml:space="preserve">, which agrees with our posterior livestock estimate of </w:t>
      </w:r>
      <w:r w:rsidR="004637D0" w:rsidRPr="00C01462">
        <w:t xml:space="preserve">5.4 (5.1 - 5.6) </w:t>
      </w:r>
      <w:proofErr w:type="spellStart"/>
      <w:r w:rsidR="004637D0" w:rsidRPr="00C01462">
        <w:t>Tg</w:t>
      </w:r>
      <w:proofErr w:type="spellEnd"/>
      <w:r w:rsidR="004637D0" w:rsidRPr="00C01462">
        <w:t xml:space="preserve"> a</w:t>
      </w:r>
      <w:r w:rsidR="004637D0" w:rsidRPr="00C01462">
        <w:rPr>
          <w:vertAlign w:val="superscript"/>
        </w:rPr>
        <w:t>-1</w:t>
      </w:r>
      <w:r w:rsidR="004637D0" w:rsidRPr="00C01462">
        <w:t xml:space="preserve"> over the same region. </w:t>
      </w:r>
      <w:r w:rsidR="00DD54A9" w:rsidRPr="00C01462">
        <w:t xml:space="preserve">We </w:t>
      </w:r>
      <w:r w:rsidR="00064212" w:rsidRPr="00C01462">
        <w:t xml:space="preserve">attribute </w:t>
      </w:r>
      <w:r w:rsidR="00DD54A9" w:rsidRPr="00C01462">
        <w:t xml:space="preserve">the low GHGI </w:t>
      </w:r>
      <w:r w:rsidR="00894E06">
        <w:t>value</w:t>
      </w:r>
      <w:r w:rsidR="00DD54A9" w:rsidRPr="00C01462">
        <w:t xml:space="preserve"> </w:t>
      </w:r>
      <w:r w:rsidR="00064212" w:rsidRPr="00C01462">
        <w:t xml:space="preserve">to underestimated manure management emissions, which we discuss </w:t>
      </w:r>
      <w:r w:rsidR="00DD54A9" w:rsidRPr="00C01462">
        <w:t>in section 3.</w:t>
      </w:r>
      <w:r w:rsidR="00894E06">
        <w:t>2</w:t>
      </w:r>
      <w:r w:rsidR="00DD54A9" w:rsidRPr="00C01462">
        <w:t>.</w:t>
      </w:r>
    </w:p>
    <w:p w14:paraId="4905B3F3" w14:textId="77777777" w:rsidR="009F00AF" w:rsidRPr="00C01462" w:rsidRDefault="009F00AF" w:rsidP="000E257D"/>
    <w:p w14:paraId="1243577B" w14:textId="0716B23C" w:rsidR="00F3489B" w:rsidRPr="00C01462" w:rsidRDefault="00E8231D" w:rsidP="000E257D">
      <w:r>
        <w:t>TROPOMI provides the strongest constraint for f</w:t>
      </w:r>
      <w:r w:rsidRPr="00C01462">
        <w:t xml:space="preserve">ossil fuel emissions </w:t>
      </w:r>
      <w:r>
        <w:t>with sectoral averaging kernel sensitivities of 0.91 for oil and natural gas and 0.6 for coal</w:t>
      </w:r>
      <w:r w:rsidRPr="00C01462">
        <w:t xml:space="preserve">. </w:t>
      </w:r>
      <w:r w:rsidR="00B3336E" w:rsidRPr="00C01462">
        <w:t>Posterior oil and natural gas emissions</w:t>
      </w:r>
      <w:r w:rsidR="006506BC" w:rsidRPr="00C01462">
        <w:t xml:space="preserve"> </w:t>
      </w:r>
      <w:r w:rsidR="00B3336E" w:rsidRPr="00C01462">
        <w:t>are</w:t>
      </w:r>
      <w:r w:rsidR="006506BC" w:rsidRPr="00C01462">
        <w:t xml:space="preserve"> 10.</w:t>
      </w:r>
      <w:r w:rsidR="00696FE0">
        <w:t>4</w:t>
      </w:r>
      <w:r w:rsidR="006506BC" w:rsidRPr="00C01462">
        <w:t xml:space="preserve"> (10.</w:t>
      </w:r>
      <w:r w:rsidR="00696FE0">
        <w:t>1</w:t>
      </w:r>
      <w:r w:rsidR="006506BC" w:rsidRPr="00C01462">
        <w:t xml:space="preserve"> - 10.</w:t>
      </w:r>
      <w:r w:rsidR="00696FE0">
        <w:t>7</w:t>
      </w:r>
      <w:r w:rsidR="006506BC" w:rsidRPr="00C01462">
        <w:t xml:space="preserve">) </w:t>
      </w:r>
      <w:proofErr w:type="spellStart"/>
      <w:r w:rsidR="006506BC" w:rsidRPr="00C01462">
        <w:t>Tg</w:t>
      </w:r>
      <w:proofErr w:type="spellEnd"/>
      <w:r w:rsidR="006506BC" w:rsidRPr="00C01462">
        <w:t xml:space="preserve"> a</w:t>
      </w:r>
      <w:r w:rsidR="006506BC" w:rsidRPr="00C01462">
        <w:rPr>
          <w:vertAlign w:val="superscript"/>
        </w:rPr>
        <w:t>-1</w:t>
      </w:r>
      <w:r w:rsidR="006506BC" w:rsidRPr="00C01462">
        <w:t xml:space="preserve">, an </w:t>
      </w:r>
      <w:r w:rsidR="00666585" w:rsidRPr="00C01462">
        <w:t xml:space="preserve">increase </w:t>
      </w:r>
      <w:r w:rsidR="006506BC" w:rsidRPr="00C01462">
        <w:t xml:space="preserve">of </w:t>
      </w:r>
      <w:r w:rsidR="00112BF4" w:rsidRPr="00C01462">
        <w:t>11% (</w:t>
      </w:r>
      <w:r w:rsidR="00696FE0">
        <w:t>7</w:t>
      </w:r>
      <w:r w:rsidR="00112BF4" w:rsidRPr="00C01462">
        <w:t>% - 1</w:t>
      </w:r>
      <w:r w:rsidR="00696FE0">
        <w:t>4</w:t>
      </w:r>
      <w:r w:rsidR="00112BF4" w:rsidRPr="00C01462">
        <w:t xml:space="preserve">%) </w:t>
      </w:r>
      <w:r w:rsidR="00666585" w:rsidRPr="00C01462">
        <w:t>from</w:t>
      </w:r>
      <w:r w:rsidR="009B1DFB">
        <w:t xml:space="preserve"> the</w:t>
      </w:r>
      <w:r w:rsidR="00666585" w:rsidRPr="00C01462">
        <w:t xml:space="preserve"> </w:t>
      </w:r>
      <w:r w:rsidR="00696FE0">
        <w:t>GEPA</w:t>
      </w:r>
      <w:r w:rsidR="009B1DFB">
        <w:t xml:space="preserve"> inventory updated for 2018 combined with the high-resolution EDF inventory over the Permian</w:t>
      </w:r>
      <w:r w:rsidR="00112BF4" w:rsidRPr="00C01462">
        <w:t xml:space="preserve"> and </w:t>
      </w:r>
      <w:r w:rsidR="009257AC" w:rsidRPr="00C01462">
        <w:t>1</w:t>
      </w:r>
      <w:r w:rsidR="00696FE0">
        <w:t>8</w:t>
      </w:r>
      <w:r w:rsidR="00112BF4" w:rsidRPr="00C01462">
        <w:t xml:space="preserve">% </w:t>
      </w:r>
      <w:r w:rsidR="009257AC" w:rsidRPr="00C01462">
        <w:t>(</w:t>
      </w:r>
      <w:r w:rsidR="00696FE0">
        <w:t>14</w:t>
      </w:r>
      <w:r w:rsidR="009257AC" w:rsidRPr="00C01462">
        <w:t xml:space="preserve">% - </w:t>
      </w:r>
      <w:r w:rsidR="00696FE0">
        <w:t>22</w:t>
      </w:r>
      <w:r w:rsidR="009257AC" w:rsidRPr="00C01462">
        <w:t>%) from the GHGI</w:t>
      </w:r>
      <w:r w:rsidR="002E042A" w:rsidRPr="00C01462">
        <w:t xml:space="preserve">. </w:t>
      </w:r>
      <w:r w:rsidR="00B3336E" w:rsidRPr="00C01462">
        <w:t xml:space="preserve">The larger discrepancy from the GHGI reflects decreased production emissions </w:t>
      </w:r>
      <w:r w:rsidR="009B1DFB">
        <w:t>since 2018</w:t>
      </w:r>
      <w:r w:rsidR="00B3336E" w:rsidRPr="00C01462">
        <w:t xml:space="preserve">. </w:t>
      </w:r>
      <w:r w:rsidR="009B1DFB" w:rsidRPr="00C01462">
        <w:t xml:space="preserve">Lu et al. (2022) found much larger posterior emissions of 4.8 (3.1 - 4.9)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oil</w:t>
      </w:r>
      <w:r w:rsidR="009B1DFB">
        <w:t xml:space="preserve"> and</w:t>
      </w:r>
      <w:r w:rsidR="009B1DFB" w:rsidRPr="00C01462">
        <w:t xml:space="preserve"> 8.9 (8.0 - 9.8)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natural gas</w:t>
      </w:r>
      <w:r w:rsidR="009B1DFB">
        <w:t xml:space="preserve">. </w:t>
      </w:r>
      <w:r w:rsidR="009B1DFB" w:rsidRPr="00C01462">
        <w:t xml:space="preserve">However, they found decreasing natural gas emissions beginning in 2014. </w:t>
      </w:r>
      <w:r>
        <w:t xml:space="preserve">Compared to Lu et al. (2022), </w:t>
      </w:r>
      <w:r w:rsidR="009B1DFB" w:rsidRPr="00C01462">
        <w:t xml:space="preserve">Shen et al. (2022) found lower oil and natural gas emissions of 12.6 ± 2.1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rom an inversion of TROPOMI data over </w:t>
      </w:r>
      <w:r>
        <w:t>14</w:t>
      </w:r>
      <w:r w:rsidR="009B1DFB" w:rsidRPr="00C01462">
        <w:t xml:space="preserve"> basins extrapolated to the national scale for May 2018 to 2020, which is consistent with continued emissions decreases</w:t>
      </w:r>
      <w:r w:rsidR="00135689">
        <w:t xml:space="preserve"> into 2019</w:t>
      </w:r>
      <w:r w:rsidR="009B1DFB" w:rsidRPr="00C01462">
        <w:t>.</w:t>
      </w:r>
      <w:r w:rsidR="009B1DFB">
        <w:t xml:space="preserve"> </w:t>
      </w:r>
      <w:r w:rsidR="00B3336E" w:rsidRPr="00C01462">
        <w:t>Coal mining emissions exhibit the largest decline in sectoral emissions, decreasing 4</w:t>
      </w:r>
      <w:r w:rsidR="009B1DFB">
        <w:t>8</w:t>
      </w:r>
      <w:r w:rsidR="00B3336E" w:rsidRPr="00C01462">
        <w:t xml:space="preserve">% (34% - </w:t>
      </w:r>
      <w:r w:rsidR="009B1DFB">
        <w:t>59</w:t>
      </w:r>
      <w:r w:rsidR="00B3336E" w:rsidRPr="00C01462">
        <w:t xml:space="preserve">%) </w:t>
      </w:r>
      <w:r>
        <w:t>from</w:t>
      </w:r>
      <w:r w:rsidR="00B3336E" w:rsidRPr="00C01462">
        <w:t xml:space="preserve"> </w:t>
      </w:r>
      <w:r w:rsidR="009B1DFB">
        <w:t>GEPA</w:t>
      </w:r>
      <w:r w:rsidR="00B3336E" w:rsidRPr="00C01462">
        <w:t xml:space="preserve"> and 30% (</w:t>
      </w:r>
      <w:r w:rsidR="009B1DFB">
        <w:t>11</w:t>
      </w:r>
      <w:r w:rsidR="00B3336E" w:rsidRPr="00C01462">
        <w:t>% - 4</w:t>
      </w:r>
      <w:r w:rsidR="009B1DFB">
        <w:t>4</w:t>
      </w:r>
      <w:r w:rsidR="00B3336E" w:rsidRPr="00C01462">
        <w:t xml:space="preserve">%) </w:t>
      </w:r>
      <w:r>
        <w:t>from</w:t>
      </w:r>
      <w:r w:rsidR="00B3336E" w:rsidRPr="00C01462">
        <w:t xml:space="preserve"> </w:t>
      </w:r>
      <w:r w:rsidR="009B1DFB">
        <w:t>the</w:t>
      </w:r>
      <w:r w:rsidR="00B3336E" w:rsidRPr="00C01462">
        <w:t xml:space="preserve"> GHGI. </w:t>
      </w:r>
      <w:r w:rsidR="009B1DFB">
        <w:t>Lu et al. (2022) found much larger posterior emissions of</w:t>
      </w:r>
      <w:r w:rsidR="009B1DFB" w:rsidRPr="00C01462">
        <w:t xml:space="preserve"> 2.9 (2.3 - 3.4)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2017</w:t>
      </w:r>
      <w:r w:rsidR="009B1DFB">
        <w:t xml:space="preserve">, </w:t>
      </w:r>
      <w:r>
        <w:t xml:space="preserve">but </w:t>
      </w:r>
      <w:r w:rsidR="009B1DFB">
        <w:t>our d</w:t>
      </w:r>
      <w:r w:rsidR="00B3336E" w:rsidRPr="00C01462">
        <w:t xml:space="preserve">ecrease is consistent the 30% decrease in CONUS coal production since 2012 (USGS). </w:t>
      </w:r>
      <w:r w:rsidR="00755CE0" w:rsidRPr="00C01462">
        <w:t>Deng et al. (2022) found cumulative fossil fuel</w:t>
      </w:r>
      <w:r w:rsidR="00493E5C" w:rsidRPr="00C01462">
        <w:t xml:space="preserve"> </w:t>
      </w:r>
      <w:r w:rsidR="00755CE0" w:rsidRPr="00C01462">
        <w:t xml:space="preserve">emissions of 9.8 (8.1 - 13.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w:t>
      </w:r>
      <w:r w:rsidR="009B1DFB">
        <w:t>from an ensemble of</w:t>
      </w:r>
      <w:r w:rsidR="00755CE0" w:rsidRPr="00C01462">
        <w:t xml:space="preserve"> GOSAT </w:t>
      </w:r>
      <w:r w:rsidR="00493E5C" w:rsidRPr="00C01462">
        <w:t>inversions</w:t>
      </w:r>
      <w:r w:rsidR="00755CE0" w:rsidRPr="00C01462">
        <w:t xml:space="preserve"> and 12.6 (8.0 - 16.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w:t>
      </w:r>
      <w:r w:rsidR="009B1DFB">
        <w:t xml:space="preserve"> an ensemble of</w:t>
      </w:r>
      <w:r w:rsidR="00755CE0" w:rsidRPr="00C01462">
        <w:t xml:space="preserve"> in situ </w:t>
      </w:r>
      <w:r w:rsidR="00493E5C" w:rsidRPr="00C01462">
        <w:t>inversions</w:t>
      </w:r>
      <w:r w:rsidR="00497616" w:rsidRPr="00C01462">
        <w:t xml:space="preserve"> in 2019</w:t>
      </w:r>
      <w:r w:rsidR="00937D59" w:rsidRPr="00C01462">
        <w:t>, both of which are consistent with our result.</w:t>
      </w:r>
    </w:p>
    <w:p w14:paraId="40B46E1E" w14:textId="27D6A62E" w:rsidR="00F37575" w:rsidRDefault="00F37575"/>
    <w:p w14:paraId="77CF4374" w14:textId="424E4B82" w:rsidR="00BF0EE9" w:rsidRPr="00C01462" w:rsidRDefault="00BF0EE9" w:rsidP="00BF0EE9">
      <w:r w:rsidRPr="00C01462">
        <w:rPr>
          <w:b/>
          <w:bCs/>
        </w:rPr>
        <w:lastRenderedPageBreak/>
        <w:t>3.</w:t>
      </w:r>
      <w:r>
        <w:rPr>
          <w:b/>
          <w:bCs/>
        </w:rPr>
        <w:t>2</w:t>
      </w:r>
      <w:r w:rsidRPr="00C01462">
        <w:rPr>
          <w:b/>
          <w:bCs/>
        </w:rPr>
        <w:t xml:space="preserve"> Livestock emissions</w:t>
      </w:r>
    </w:p>
    <w:p w14:paraId="0B49B210" w14:textId="50B3A107" w:rsidR="00BF0EE9" w:rsidRPr="00BF0EE9" w:rsidRDefault="00BF0EE9" w:rsidP="00BF0EE9">
      <w:pPr>
        <w:rPr>
          <w:color w:val="FF0000"/>
        </w:rPr>
      </w:pPr>
      <w:r w:rsidRPr="00C01462">
        <w:rPr>
          <w:color w:val="FF0000"/>
        </w:rPr>
        <w:t>[Insert work on identifying the cause of the livestock increase.]</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77F0861F" w14:textId="0AB6C968" w:rsidR="003A2E4E" w:rsidRDefault="00F2558F">
      <w:r>
        <w:t>We</w:t>
      </w:r>
      <w:r w:rsidR="00F83042" w:rsidRPr="00C01462">
        <w:t xml:space="preserv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00BA4A05" w:rsidRPr="00C01462">
        <w:t xml:space="preserve"> </w:t>
      </w:r>
      <w:r w:rsidR="00CE2FF6">
        <w:t xml:space="preserve">in CONUS </w:t>
      </w:r>
      <w:r w:rsidR="00BA4A05" w:rsidRPr="00C01462">
        <w:t>as described in section 2.8</w:t>
      </w:r>
      <w:r w:rsidR="003936D6">
        <w:t xml:space="preserve"> and compare the results to GEPA</w:t>
      </w:r>
      <w:r w:rsidR="001F7401">
        <w:t xml:space="preserve">, </w:t>
      </w:r>
      <w:r w:rsidR="003936D6">
        <w:t>the EPA’s new state inventory, which is scaled to match the GHGI</w:t>
      </w:r>
      <w:r w:rsidR="00C62B77">
        <w:t xml:space="preserve"> (henceforth “state GHGI”)</w:t>
      </w:r>
      <w:r w:rsidR="001F7401">
        <w:t>, and inventories prepared independently by state governments</w:t>
      </w:r>
      <w:r w:rsidR="003936D6">
        <w:t xml:space="preserve">. </w:t>
      </w:r>
      <w:r w:rsidR="00E216A3" w:rsidRPr="00C01462">
        <w:t>Figure 5 shows state prior 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excluding offshore emissions,</w:t>
      </w:r>
      <w:r w:rsidR="00122F34">
        <w:t xml:space="preserve"> </w:t>
      </w:r>
      <w:r w:rsidR="00E216A3" w:rsidRPr="00C01462">
        <w:t xml:space="preserve">and table S1 shows the </w:t>
      </w:r>
      <w:r w:rsidR="003A2E4E" w:rsidRPr="00C01462">
        <w:t xml:space="preserve">full </w:t>
      </w:r>
      <w:r w:rsidR="00E216A3" w:rsidRPr="00C01462">
        <w:t>results.</w:t>
      </w:r>
      <w:r w:rsidR="00BA4A05" w:rsidRPr="00C01462">
        <w:t xml:space="preserve"> </w:t>
      </w:r>
      <w:r w:rsidR="003A2E4E" w:rsidRPr="00C01462">
        <w:t xml:space="preserve">TROPOMI </w:t>
      </w:r>
      <w:r w:rsidR="00887A6B" w:rsidRPr="00C01462">
        <w:t>provides a strong constraint at this resolution</w:t>
      </w:r>
      <w:r w:rsidR="003A2E4E" w:rsidRPr="00C01462">
        <w:t xml:space="preserve">, with </w:t>
      </w:r>
      <w:r w:rsidR="003126ED">
        <w:t>sensitivity to TROPOMI observations</w:t>
      </w:r>
      <w:r w:rsidR="003A2E4E" w:rsidRPr="00C01462">
        <w:t xml:space="preserve"> larger than 0.5 in 29 of all </w:t>
      </w:r>
      <w:r w:rsidR="00195C82" w:rsidRPr="00C01462">
        <w:t xml:space="preserve">48 </w:t>
      </w:r>
      <w:r w:rsidR="003A2E4E" w:rsidRPr="00C01462">
        <w:t>states and in 20 of the top 25 methane producing states.</w:t>
      </w:r>
      <w:r w:rsidR="00887A6B" w:rsidRPr="00C01462">
        <w:t xml:space="preserve"> Our reduced-rank inversion also constrains emissions in most states</w:t>
      </w:r>
      <w:r w:rsidR="00AF2E9D" w:rsidRPr="00C01462">
        <w:t>: we optimize an average of 80% of prior emissions in each of the top 25 methane producing states.</w:t>
      </w:r>
    </w:p>
    <w:p w14:paraId="1E08D99A" w14:textId="1E12D5AA" w:rsidR="00CD607F" w:rsidRDefault="00CD607F"/>
    <w:p w14:paraId="0A4741B9" w14:textId="77777777" w:rsidR="00EE56EB" w:rsidRDefault="00012B5D" w:rsidP="00CD607F">
      <w:r>
        <w:t xml:space="preserve">We find a large increase in state emissions compared with EPA estimates, with state </w:t>
      </w:r>
      <w:r w:rsidRPr="00C01462">
        <w:t xml:space="preserve">posterior emissions </w:t>
      </w:r>
      <w:r>
        <w:t>o</w:t>
      </w:r>
      <w:r w:rsidRPr="00C01462">
        <w:t>n average</w:t>
      </w:r>
      <w:r>
        <w:t xml:space="preserve"> 6% larger than GEPA and 12% larger</w:t>
      </w:r>
      <w:r w:rsidRPr="00C01462">
        <w:t xml:space="preserve"> than the</w:t>
      </w:r>
      <w:r>
        <w:t xml:space="preserve"> state GHGI</w:t>
      </w:r>
      <w:r w:rsidRPr="00C01462">
        <w:t xml:space="preserve">. </w:t>
      </w:r>
      <w:r>
        <w:t xml:space="preserve">The </w:t>
      </w:r>
      <w:proofErr w:type="spellStart"/>
      <w:r>
        <w:t>bigge</w:t>
      </w:r>
      <w:proofErr w:type="spellEnd"/>
    </w:p>
    <w:p w14:paraId="5A44FAAD" w14:textId="6AB11D9D" w:rsidR="000133A5" w:rsidRDefault="00012B5D" w:rsidP="00CD607F">
      <w:proofErr w:type="spellStart"/>
      <w:r>
        <w:t>st</w:t>
      </w:r>
      <w:proofErr w:type="spellEnd"/>
      <w:r w:rsidRPr="00C01462">
        <w:t xml:space="preserve"> </w:t>
      </w:r>
      <w:r>
        <w:t xml:space="preserve">increases </w:t>
      </w:r>
      <w:r>
        <w:t>from</w:t>
      </w:r>
      <w:r>
        <w:t xml:space="preserve"> the state GHGI</w:t>
      </w:r>
      <w:r w:rsidRPr="00C01462">
        <w:t xml:space="preserve"> </w:t>
      </w:r>
      <w:r>
        <w:t xml:space="preserve">occur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24% larger than GEPA and 38</w:t>
      </w:r>
      <w:r w:rsidRPr="00C01462">
        <w:t xml:space="preserve">% larger than the </w:t>
      </w:r>
      <w:r>
        <w:t xml:space="preserve">state GHGI. </w:t>
      </w:r>
      <w:r w:rsidR="000133A5">
        <w:t>T</w:t>
      </w:r>
      <w:r w:rsidR="000133A5" w:rsidRPr="00C01462">
        <w:t>he</w:t>
      </w:r>
      <w:r w:rsidR="000133A5">
        <w:t xml:space="preserve">se </w:t>
      </w:r>
      <w:r w:rsidR="000133A5" w:rsidRPr="00C01462">
        <w:t>states</w:t>
      </w:r>
      <w:r w:rsidR="000133A5">
        <w:t xml:space="preserve"> are responsible for 55% of posterior</w:t>
      </w:r>
      <w:r w:rsidR="000133A5" w:rsidRPr="00C01462">
        <w:t xml:space="preserve"> </w:t>
      </w:r>
      <w:r w:rsidR="000133A5">
        <w:t>CONUS methane emissions,</w:t>
      </w:r>
      <w:r w:rsidR="000133A5" w:rsidRPr="00C01462">
        <w:t xml:space="preserve"> </w:t>
      </w:r>
      <w:r w:rsidR="000133A5">
        <w:t>compared to 50% of GEPA emissions and 47% of state GHGI emissions</w:t>
      </w:r>
      <w:r w:rsidR="000133A5" w:rsidRPr="00C01462">
        <w:t xml:space="preserve">. </w:t>
      </w:r>
      <w:r w:rsidR="000133A5">
        <w:t>W</w:t>
      </w:r>
      <w:r>
        <w:t>e</w:t>
      </w:r>
      <w:r>
        <w:t xml:space="preserve"> find a significant emissions increase compared to the state GHGI in eight </w:t>
      </w:r>
      <w:r>
        <w:t xml:space="preserve">of these ten </w:t>
      </w:r>
      <w:r>
        <w:t xml:space="preserve">states. These states are dominated by oil and natural gas (Texas, New Mexico, Louisiana, </w:t>
      </w:r>
      <w:r w:rsidR="000133A5">
        <w:t xml:space="preserve">and </w:t>
      </w:r>
      <w:r>
        <w:t>Oklahoma), livestock (California</w:t>
      </w:r>
      <w:r w:rsidR="000133A5">
        <w:t xml:space="preserve"> and</w:t>
      </w:r>
      <w:r>
        <w:t xml:space="preserve"> Iowa), and landfills (Florida</w:t>
      </w:r>
      <w:r w:rsidR="000133A5">
        <w:t xml:space="preserve"> and</w:t>
      </w:r>
      <w:r>
        <w:t xml:space="preserve"> Illinois). </w:t>
      </w:r>
      <w:r w:rsidR="000133A5" w:rsidRPr="00C01462">
        <w:t xml:space="preserve">Oil and natural gas </w:t>
      </w:r>
      <w:r w:rsidR="006C4083">
        <w:t>emissions have a disproportionate influence,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and 36%, respectively.</w:t>
      </w:r>
      <w:r w:rsidR="000133A5">
        <w:t xml:space="preserve">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4E4267B9" w14:textId="2E38BD75" w:rsidR="00EE56EB" w:rsidRDefault="00EE56EB" w:rsidP="00EE56EB">
      <w:r>
        <w:t xml:space="preserve">We consider in more detail Texas and California, which are responsible for 27% of posterior emissions. </w:t>
      </w:r>
      <w:r w:rsidRPr="00C01462">
        <w:t xml:space="preserve">Texas alone produces </w:t>
      </w:r>
      <w:r>
        <w:t xml:space="preserve">6.3 (6.1 - 6.5) </w:t>
      </w:r>
      <w:proofErr w:type="spellStart"/>
      <w:r w:rsidRPr="00C01462">
        <w:t>Tg</w:t>
      </w:r>
      <w:proofErr w:type="spellEnd"/>
      <w:r w:rsidRPr="00C01462">
        <w:t xml:space="preserve"> a</w:t>
      </w:r>
      <w:r w:rsidRPr="00C01462">
        <w:rPr>
          <w:vertAlign w:val="superscript"/>
        </w:rPr>
        <w:t>-1</w:t>
      </w:r>
      <w:r>
        <w:t xml:space="preserve">, </w:t>
      </w:r>
      <w:r w:rsidRPr="00C01462">
        <w:t xml:space="preserve">21% of posterior emissions (18% in </w:t>
      </w:r>
      <w:r>
        <w:t>GEPA</w:t>
      </w:r>
      <w:r w:rsidRPr="00C01462">
        <w:t>)</w:t>
      </w:r>
      <w:r w:rsidR="00F00169">
        <w:t xml:space="preserve"> </w:t>
      </w:r>
      <w:r>
        <w:t>and three times more than California</w:t>
      </w:r>
      <w:r w:rsidRPr="00C01462">
        <w:t xml:space="preserve">. </w:t>
      </w:r>
      <w:r>
        <w:t xml:space="preserve">These emissions </w:t>
      </w:r>
      <w:r w:rsidR="00F00169">
        <w:t>are</w:t>
      </w:r>
      <w:r>
        <w:t xml:space="preserve"> a 22% increase from GEPA and a 69% increase from the state GHGI. We also find a different sectoral partitioning compared to the state GHGI. </w:t>
      </w:r>
      <w:r w:rsidRPr="00C01462">
        <w:t>Oil and natural gas emissions account for</w:t>
      </w:r>
      <w:r>
        <w:t xml:space="preserve"> 69% of posterior emissions compared to 56% in the state GHGI, with 46% of all posterior emissions occurring</w:t>
      </w:r>
      <w:r w:rsidRPr="00C01462">
        <w:t xml:space="preserve"> </w:t>
      </w:r>
      <w:r>
        <w:t>in</w:t>
      </w:r>
      <w:r w:rsidRPr="00C01462">
        <w:t xml:space="preserve"> the Permian basin, the largest oil and natural gas producing region in CONUS (</w:t>
      </w:r>
      <w:r>
        <w:t>Zhang et al., 2020</w:t>
      </w:r>
      <w:r w:rsidRPr="00C01462">
        <w:t>)</w:t>
      </w:r>
      <w:r>
        <w:t xml:space="preserve">. </w:t>
      </w:r>
      <w:r>
        <w:t xml:space="preserve">We find Permian emissions of 2.9 </w:t>
      </w:r>
      <w:proofErr w:type="spellStart"/>
      <w:r w:rsidRPr="00C01462">
        <w:t>Tg</w:t>
      </w:r>
      <w:proofErr w:type="spellEnd"/>
      <w:r w:rsidRPr="00C01462">
        <w:t xml:space="preserve"> a</w:t>
      </w:r>
      <w:r w:rsidRPr="00C01462">
        <w:rPr>
          <w:vertAlign w:val="superscript"/>
        </w:rPr>
        <w:t>-1</w:t>
      </w:r>
      <w:r w:rsidR="00F00169">
        <w:t xml:space="preserve"> that are </w:t>
      </w:r>
      <w:r>
        <w:t xml:space="preserve">consistent with </w:t>
      </w:r>
      <w:r w:rsidR="00F00169">
        <w:t>recent studies (</w:t>
      </w:r>
      <w:r w:rsidR="00F00169">
        <w:t xml:space="preserve">Zhang et al., 2020; </w:t>
      </w:r>
      <w:proofErr w:type="spellStart"/>
      <w:r w:rsidR="00F00169">
        <w:t>Schneising</w:t>
      </w:r>
      <w:proofErr w:type="spellEnd"/>
      <w:r w:rsidR="00F00169">
        <w:t xml:space="preserve"> et al., 2020</w:t>
      </w:r>
      <w:r w:rsidR="00F00169">
        <w:t xml:space="preserve">; </w:t>
      </w:r>
      <w:r w:rsidR="00F00169">
        <w:t>Liu et al.</w:t>
      </w:r>
      <w:r w:rsidR="00F00169">
        <w:t>, 2</w:t>
      </w:r>
      <w:r w:rsidR="00F00169">
        <w:t>021</w:t>
      </w:r>
      <w:r w:rsidR="00F00169">
        <w:t xml:space="preserve">; </w:t>
      </w:r>
      <w:r w:rsidR="00F00169">
        <w:t>Shen et al., 2022</w:t>
      </w:r>
      <w:r w:rsidR="00F00169">
        <w:t xml:space="preserve">; </w:t>
      </w:r>
      <w:proofErr w:type="spellStart"/>
      <w:r>
        <w:t>Varon</w:t>
      </w:r>
      <w:proofErr w:type="spellEnd"/>
      <w:r>
        <w:t xml:space="preserve"> et al</w:t>
      </w:r>
      <w:r w:rsidR="00F00169">
        <w:t xml:space="preserve">., </w:t>
      </w:r>
      <w:r>
        <w:t>in review</w:t>
      </w:r>
      <w:r w:rsidR="00F00169">
        <w:t>).</w:t>
      </w:r>
    </w:p>
    <w:p w14:paraId="6491F521" w14:textId="77777777" w:rsidR="00EE56EB" w:rsidRDefault="00EE56EB" w:rsidP="00EE56EB"/>
    <w:p w14:paraId="2D035776" w14:textId="3920D08F" w:rsidR="00BD1C7B" w:rsidRDefault="00EE56EB" w:rsidP="00CD607F">
      <w:r>
        <w:t>California produces 2.1 (2.0 - 2.1)</w:t>
      </w:r>
      <w:r w:rsidRPr="00EE56EB">
        <w:t xml:space="preserve"> </w:t>
      </w:r>
      <w:proofErr w:type="spellStart"/>
      <w:r w:rsidRPr="00C01462">
        <w:t>Tg</w:t>
      </w:r>
      <w:proofErr w:type="spellEnd"/>
      <w:r w:rsidRPr="00C01462">
        <w:t xml:space="preserve"> a</w:t>
      </w:r>
      <w:r w:rsidRPr="00C01462">
        <w:rPr>
          <w:vertAlign w:val="superscript"/>
        </w:rPr>
        <w:t>-1</w:t>
      </w:r>
      <w:r w:rsidR="000A4C03">
        <w:t xml:space="preserve">. We find smaller emissions than the 2.86 </w:t>
      </w:r>
      <w:r w:rsidR="00DA5875">
        <w:t>±</w:t>
      </w:r>
      <w:r w:rsidR="00DA5875">
        <w:t xml:space="preserve"> </w:t>
      </w:r>
      <w:r w:rsidR="000A4C03">
        <w:t xml:space="preserve">0.21 </w:t>
      </w:r>
      <w:proofErr w:type="spellStart"/>
      <w:r w:rsidR="000A4C03" w:rsidRPr="00C01462">
        <w:t>Tg</w:t>
      </w:r>
      <w:proofErr w:type="spellEnd"/>
      <w:r w:rsidR="000A4C03" w:rsidRPr="00C01462">
        <w:t xml:space="preserve"> a</w:t>
      </w:r>
      <w:r w:rsidR="000A4C03" w:rsidRPr="00C01462">
        <w:rPr>
          <w:vertAlign w:val="superscript"/>
        </w:rPr>
        <w:t>-1</w:t>
      </w:r>
      <w:r w:rsidR="000A4C03">
        <w:t xml:space="preserve"> found by Wecht et al. (2014) in an inversion of observations from the 2010</w:t>
      </w:r>
      <w:r w:rsidR="00DA5875">
        <w:t xml:space="preserve"> (May – June)</w:t>
      </w:r>
      <w:r w:rsidR="000A4C03">
        <w:t xml:space="preserve"> </w:t>
      </w:r>
      <w:proofErr w:type="spellStart"/>
      <w:r w:rsidR="000A4C03">
        <w:t>CalNex</w:t>
      </w:r>
      <w:proofErr w:type="spellEnd"/>
      <w:r w:rsidR="000A4C03">
        <w:t xml:space="preserve"> aircraft campaign</w:t>
      </w:r>
      <w:r w:rsidR="00DA5875">
        <w:t>, but this could be due to decreased emissions or seasonal differences. Our posterior emissions are</w:t>
      </w:r>
      <w:r w:rsidR="00F00169">
        <w:t xml:space="preserve"> a 16% increase from GEPA, a 33% increase from the state GHGI</w:t>
      </w:r>
      <w:r w:rsidR="000A4C03">
        <w:t>, and a 32% increase from the independent estimate</w:t>
      </w:r>
      <w:r w:rsidR="00F00169">
        <w:t xml:space="preserve"> </w:t>
      </w:r>
      <w:r w:rsidR="000A4C03">
        <w:t>prepared by the California Air Resource Board (CARB). Relative</w:t>
      </w:r>
      <w:r w:rsidR="000A4C03">
        <w:t xml:space="preserve"> to </w:t>
      </w:r>
      <w:r w:rsidR="000A4C03">
        <w:t xml:space="preserve">the </w:t>
      </w:r>
      <w:r w:rsidR="000A4C03">
        <w:t>CARB</w:t>
      </w:r>
      <w:r w:rsidR="000A4C03">
        <w:t xml:space="preserve"> inventory</w:t>
      </w:r>
      <w:r w:rsidR="000A4C03">
        <w:t xml:space="preserve">, </w:t>
      </w:r>
      <w:r w:rsidR="000A4C03" w:rsidRPr="00C01462">
        <w:t>78% of the inferred increase</w:t>
      </w:r>
      <w:r w:rsidR="000A4C03">
        <w:t xml:space="preserve"> is</w:t>
      </w:r>
      <w:r w:rsidR="000A4C03">
        <w:t xml:space="preserve"> </w:t>
      </w:r>
      <w:r w:rsidR="000A4C03" w:rsidRPr="00C01462">
        <w:t xml:space="preserve">attributable to </w:t>
      </w:r>
      <w:commentRangeStart w:id="171"/>
      <w:r w:rsidR="000A4C03" w:rsidRPr="00C01462">
        <w:t>livestock</w:t>
      </w:r>
      <w:r w:rsidR="000A4C03">
        <w:t xml:space="preserve"> and</w:t>
      </w:r>
      <w:r w:rsidR="000A4C03" w:rsidRPr="00C01462">
        <w:t xml:space="preserve"> </w:t>
      </w:r>
      <w:commentRangeEnd w:id="171"/>
      <w:r w:rsidR="000A4C03" w:rsidRPr="00C01462">
        <w:rPr>
          <w:rStyle w:val="CommentReference"/>
        </w:rPr>
        <w:commentReference w:id="171"/>
      </w:r>
      <w:r w:rsidR="000A4C03" w:rsidRPr="00C01462">
        <w:t xml:space="preserve">14% to oil and natural gas. </w:t>
      </w:r>
      <w:r w:rsidR="000A4C03">
        <w:t>We find good agreement with the sectoral partitioning</w:t>
      </w:r>
      <w:r w:rsidR="000A4C03">
        <w:t xml:space="preserve"> </w:t>
      </w:r>
      <w:r w:rsidR="000A4C03">
        <w:lastRenderedPageBreak/>
        <w:t xml:space="preserve">in both the state GHGI and the CARB inventory. Livestock explain </w:t>
      </w:r>
      <w:r w:rsidR="000A4C03">
        <w:t>54% of emissions in the posterior</w:t>
      </w:r>
      <w:r w:rsidR="000A4C03">
        <w:t xml:space="preserve">, 50% in the state GHGI, and </w:t>
      </w:r>
      <w:r w:rsidR="000A4C03">
        <w:t>54% in the CARB inventory</w:t>
      </w:r>
      <w:r w:rsidR="000A4C03">
        <w:t>, while landfills explain 25%, 23%, and 21% of emissions, respectively. We find slightly smaller relative contributions from oil and natural gas, which is responsible for 11% of posterior emissions compared to 20% and 17% of state GHGI and the CARB inventory respectively.</w:t>
      </w:r>
      <w:r w:rsidR="00DA5875">
        <w:t xml:space="preserve"> This partitioning differs from that found in Wecht et al. (2014), where 30% of emissions were attributed to livestock, 38% to landfills, and 22% to oil and natural gas. As above, the discrepancy could be due to temporal or seasonal differences,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w:t>
      </w:r>
      <w:proofErr w:type="spellStart"/>
      <w:r w:rsidR="00DA5875">
        <w:t>CalNex</w:t>
      </w:r>
      <w:proofErr w:type="spellEnd"/>
      <w:r w:rsidR="00DA5875">
        <w:t xml:space="preserve"> inversion.</w:t>
      </w:r>
    </w:p>
    <w:p w14:paraId="50FD6FA1" w14:textId="77777777" w:rsidR="000A4C03" w:rsidRDefault="000A4C03" w:rsidP="00CD607F"/>
    <w:p w14:paraId="09B2FBF5" w14:textId="26629951" w:rsidR="006C4083" w:rsidRPr="00C01462" w:rsidRDefault="006C4083" w:rsidP="006C4083">
      <w:r w:rsidRPr="00C01462">
        <w:t xml:space="preserve">We </w:t>
      </w:r>
      <w:r w:rsidR="000A4C03">
        <w:t xml:space="preserve">also </w:t>
      </w:r>
      <w:r w:rsidRPr="00C01462">
        <w:t xml:space="preserve">compare our posterior emissions to </w:t>
      </w:r>
      <w:r w:rsidR="00EE56EB">
        <w:t xml:space="preserve">other </w:t>
      </w:r>
      <w:r w:rsidR="00563644">
        <w:t xml:space="preserve">available </w:t>
      </w:r>
      <w:r w:rsidRPr="00C01462">
        <w:t xml:space="preserve">state greenhouse gas inventories for the year closest to 2019 where the observing system provides a strong constraint (state averaging kernel sensitivity greater than 0.5). </w:t>
      </w:r>
      <w:commentRangeStart w:id="172"/>
      <w:r w:rsidRPr="00C01462">
        <w:t xml:space="preserve">Of </w:t>
      </w:r>
      <w:commentRangeEnd w:id="172"/>
      <w:r w:rsidRPr="00C01462">
        <w:rPr>
          <w:rStyle w:val="CommentReference"/>
        </w:rPr>
        <w:commentReference w:id="172"/>
      </w:r>
      <w:r w:rsidRPr="00C01462">
        <w:t xml:space="preserve">the inventories of Colorado, Iowa, Louisiana, and Pennsylvania, our posterior agrees only with Pennsylvania. </w:t>
      </w:r>
      <w:r w:rsidR="00563644">
        <w:t>However</w:t>
      </w:r>
      <w:commentRangeStart w:id="173"/>
      <w:r w:rsidR="00563644">
        <w:t>,</w:t>
      </w:r>
      <w:commentRangeEnd w:id="173"/>
      <w:r w:rsidRPr="00C01462">
        <w:rPr>
          <w:rStyle w:val="CommentReference"/>
        </w:rPr>
        <w:commentReference w:id="173"/>
      </w:r>
      <w:r w:rsidRPr="00C01462">
        <w:t xml:space="preserve"> we find a source shift from fossil fuels (from 73% in the prior and 76% in the inventory to 63% in the posterior) to landfills and livestock (from 25% in the prior to 34% in the posterior). The inventories</w:t>
      </w:r>
      <w:r w:rsidR="00EE56EB">
        <w:t xml:space="preserve"> of</w:t>
      </w:r>
      <w:r w:rsidRPr="00C01462">
        <w:t xml:space="preserve"> Iowa, and Louisiana are smaller than </w:t>
      </w:r>
      <w:r w:rsidR="00563644">
        <w:t>our</w:t>
      </w:r>
      <w:r w:rsidRPr="00C01462">
        <w:t xml:space="preserve"> posterior</w:t>
      </w:r>
      <w:r w:rsidR="007038A3">
        <w:t xml:space="preserve"> emissions</w:t>
      </w:r>
      <w:r w:rsidR="00EE56EB">
        <w:t xml:space="preserve">. </w:t>
      </w:r>
      <w:r w:rsidRPr="00C01462">
        <w:t xml:space="preserve">In Iowa, our prior estimate is only 4% smaller than the inventory value, but we find a 33% increase in emissions that is attributed to livestock (70%) and landfills (18%). The Louisiana inventory finds methane emissions half as small as our prior, and we find an additional 65% increase in emissions attributed to oil and natural gas (71%) and other sources, </w:t>
      </w:r>
      <w:r w:rsidR="00563644">
        <w:t>including</w:t>
      </w:r>
      <w:r w:rsidRPr="00C01462">
        <w:t xml:space="preserve"> rice (16%). The Colorado inventory is</w:t>
      </w:r>
      <w:r w:rsidR="00563644">
        <w:t xml:space="preserve"> larger than our prior and posterior estimates by 44% </w:t>
      </w:r>
      <w:r w:rsidRPr="00C01462">
        <w:t>and 65%</w:t>
      </w:r>
      <w:r w:rsidR="00563644">
        <w:t>, respectively, with oil and natural gas</w:t>
      </w:r>
      <w:r w:rsidRPr="00C01462">
        <w:t xml:space="preserve"> emissions more than twice as large as our prior.</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100ACF76" w14:textId="1EF54200" w:rsidR="00CA2C82" w:rsidRDefault="00F55C59" w:rsidP="000C5B1A">
      <w:r w:rsidRPr="00C01462">
        <w:t xml:space="preserve">We calculate the posterior emissions for </w:t>
      </w:r>
      <w:r>
        <w:t>219</w:t>
      </w:r>
      <w:r w:rsidRPr="00C01462">
        <w:t xml:space="preserve"> urban areas</w:t>
      </w:r>
      <w:r>
        <w:t xml:space="preserve"> across CONUS</w:t>
      </w:r>
      <w:r w:rsidR="000525CA">
        <w:t xml:space="preserve">, providing the </w:t>
      </w:r>
      <w:r w:rsidR="000525CA" w:rsidRPr="00C01462">
        <w:t>first comprehensiv</w:t>
      </w:r>
      <w:r w:rsidR="000525CA">
        <w:t>e</w:t>
      </w:r>
      <w:r w:rsidR="000525CA" w:rsidRPr="00C01462">
        <w:t xml:space="preserve"> analy</w:t>
      </w:r>
      <w:r w:rsidR="000525CA">
        <w:t>sis of</w:t>
      </w:r>
      <w:r w:rsidR="000525CA" w:rsidRPr="00C01462">
        <w:t xml:space="preserve"> urban emissions in CONUS.</w:t>
      </w:r>
      <w:r w:rsidR="000525CA">
        <w:t xml:space="preserve"> </w:t>
      </w:r>
      <w:r w:rsidR="004F4DBA" w:rsidRPr="00C01462">
        <w:rPr>
          <w:rFonts w:eastAsiaTheme="minorEastAsia"/>
          <w:iCs/>
        </w:rPr>
        <w:t xml:space="preserve">Urban areas are defined using the U.S. Census Urban Areas for 2010, </w:t>
      </w:r>
      <w:r w:rsidR="00655C56">
        <w:rPr>
          <w:rFonts w:eastAsiaTheme="minorEastAsia"/>
          <w:iCs/>
        </w:rPr>
        <w:t xml:space="preserve">limited to cities with </w:t>
      </w:r>
      <w:r w:rsidR="004F4DBA" w:rsidRPr="00C01462">
        <w:rPr>
          <w:rFonts w:eastAsiaTheme="minorEastAsia"/>
          <w:iCs/>
        </w:rPr>
        <w:t>populations greater than 1e6 according to the 2010 Census</w:t>
      </w:r>
      <w:r>
        <w:t xml:space="preserve"> a</w:t>
      </w:r>
      <w:r w:rsidR="00F77B87" w:rsidRPr="00C01462">
        <w:t>nd</w:t>
      </w:r>
      <w:r>
        <w:t xml:space="preserve"> with urban area averaging kernel</w:t>
      </w:r>
      <w:r w:rsidR="008D3D54" w:rsidRPr="00C01462">
        <w:t xml:space="preserve"> </w:t>
      </w:r>
      <w:r>
        <w:t>sensitivities greater than 0.05</w:t>
      </w:r>
      <w:r w:rsidR="008D3D54" w:rsidRPr="00C01462">
        <w:t xml:space="preserve">. </w:t>
      </w:r>
      <w:r w:rsidR="00FF45F0">
        <w:t xml:space="preserve">With a </w:t>
      </w:r>
      <w:r w:rsidR="00FF45F0">
        <w:t>mean urban area averaging kernel sensitivity of 0.23</w:t>
      </w:r>
      <w:r w:rsidR="00FF45F0">
        <w:t xml:space="preserve"> (0.11 - 0.34), th</w:t>
      </w:r>
      <w:r w:rsidR="00FF45F0" w:rsidRPr="00C01462">
        <w:t>e observing system provides a weaker constraint on urban areas than on sectors or states</w:t>
      </w:r>
      <w:r w:rsidR="00FF45F0">
        <w:t xml:space="preserve"> </w:t>
      </w:r>
      <w:r w:rsidR="00FF45F0" w:rsidRPr="00C01462">
        <w:t>due to smoothing errors, larger instrument errors incurred by the heterogene</w:t>
      </w:r>
      <w:r w:rsidR="00655C56">
        <w:t>ous</w:t>
      </w:r>
      <w:r w:rsidR="00FF45F0" w:rsidRPr="00C01462">
        <w:t xml:space="preserve"> urban grid, and increase</w:t>
      </w:r>
      <w:r w:rsidR="00655C56">
        <w:t>d</w:t>
      </w:r>
      <w:r w:rsidR="00FF45F0" w:rsidRPr="00C01462">
        <w:t xml:space="preserve"> model transport errors at high resolution.</w:t>
      </w:r>
      <w:r w:rsidR="00655C56">
        <w:t xml:space="preserve"> </w:t>
      </w:r>
      <w:r w:rsidR="00B26686">
        <w:t>W</w:t>
      </w:r>
      <w:r w:rsidR="00FF45F0" w:rsidRPr="00C01462">
        <w:t xml:space="preserve">e still find significant corrections: </w:t>
      </w:r>
      <w:r w:rsidR="00FF45F0">
        <w:t xml:space="preserve">urban anthropogenic </w:t>
      </w:r>
      <w:r w:rsidR="00FF45F0" w:rsidRPr="00C01462">
        <w:t>posterior emissions</w:t>
      </w:r>
      <w:r w:rsidR="00FF45F0">
        <w:t xml:space="preserve"> are </w:t>
      </w:r>
      <w:r w:rsidR="00FF45F0">
        <w:t xml:space="preserve">2.4 (2.2 - 2.7) </w:t>
      </w:r>
      <w:proofErr w:type="spellStart"/>
      <w:r w:rsidR="00FF45F0" w:rsidRPr="00C01462">
        <w:t>Tg</w:t>
      </w:r>
      <w:proofErr w:type="spellEnd"/>
      <w:r w:rsidR="00FF45F0" w:rsidRPr="00C01462">
        <w:t xml:space="preserve"> a</w:t>
      </w:r>
      <w:r w:rsidR="00FF45F0" w:rsidRPr="00C01462">
        <w:rPr>
          <w:vertAlign w:val="superscript"/>
        </w:rPr>
        <w:t>-1</w:t>
      </w:r>
      <w:r w:rsidR="00FF45F0">
        <w:t>,</w:t>
      </w:r>
      <w:r w:rsidR="00FF45F0">
        <w:t xml:space="preserve"> </w:t>
      </w:r>
      <w:r w:rsidR="00FF45F0" w:rsidRPr="00C01462">
        <w:t xml:space="preserve">29% (16% - 44%) larger than </w:t>
      </w:r>
      <w:r w:rsidR="00FF45F0">
        <w:t>GEPA</w:t>
      </w:r>
      <w:r w:rsidR="00B64A97">
        <w:t>. These emissions represent</w:t>
      </w:r>
      <w:r w:rsidR="00FF45F0" w:rsidRPr="00C01462">
        <w:t xml:space="preserve"> 8.3% (7.7% - 7.2%) of </w:t>
      </w:r>
      <w:r w:rsidR="00FF45F0">
        <w:t>anthropogenic</w:t>
      </w:r>
      <w:r w:rsidR="00FF45F0" w:rsidRPr="00C01462">
        <w:t xml:space="preserve"> emissions</w:t>
      </w:r>
      <w:r w:rsidR="00FF45F0">
        <w:t>, equivalent to almost a quarter of CONUS oil and natural gas emissions.</w:t>
      </w:r>
      <w:r w:rsidR="001A0AAE">
        <w:t xml:space="preserve"> The top 10 methane-producing cities, shown in figure 6</w:t>
      </w:r>
      <w:r w:rsidR="00CA370F">
        <w:t xml:space="preserve"> and described in table S2</w:t>
      </w:r>
      <w:r w:rsidR="001A0AAE">
        <w:t>,</w:t>
      </w:r>
      <w:r w:rsidR="00655C56">
        <w:t xml:space="preserve"> have</w:t>
      </w:r>
      <w:r w:rsidR="001A0AAE">
        <w:t xml:space="preserve"> </w:t>
      </w:r>
      <w:r w:rsidR="00655C56" w:rsidRPr="00C01462">
        <w:t xml:space="preserve">a </w:t>
      </w:r>
      <w:r w:rsidR="00655C56">
        <w:t>larger mean urban averaging kernel sensitivity of 0.40</w:t>
      </w:r>
      <w:r w:rsidR="00655C56" w:rsidRPr="00C01462">
        <w:t xml:space="preserve"> </w:t>
      </w:r>
      <w:r w:rsidR="00655C56">
        <w:t xml:space="preserve">and </w:t>
      </w:r>
      <w:r w:rsidR="001A0AAE">
        <w:t xml:space="preserve">are </w:t>
      </w:r>
      <w:r w:rsidR="001A0AAE" w:rsidRPr="00C01462">
        <w:t>responsible for 4</w:t>
      </w:r>
      <w:r w:rsidR="001A0AAE">
        <w:t>0</w:t>
      </w:r>
      <w:r w:rsidR="001A0AAE" w:rsidRPr="00C01462">
        <w:t>% (</w:t>
      </w:r>
      <w:r w:rsidR="001A0AAE">
        <w:t>39</w:t>
      </w:r>
      <w:r w:rsidR="001A0AAE" w:rsidRPr="00C01462">
        <w:t>% - 4</w:t>
      </w:r>
      <w:r w:rsidR="001A0AAE">
        <w:t>2</w:t>
      </w:r>
      <w:r w:rsidR="001A0AAE" w:rsidRPr="00C01462">
        <w:t xml:space="preserve">%) of </w:t>
      </w:r>
      <w:r w:rsidR="00655C56">
        <w:t>urban posterior</w:t>
      </w:r>
      <w:r w:rsidR="001A0AAE" w:rsidRPr="00C01462">
        <w:t xml:space="preserve"> emissions</w:t>
      </w:r>
      <w:r w:rsidR="00655C56">
        <w:t xml:space="preserve">. </w:t>
      </w:r>
      <w:r w:rsidR="0005208E">
        <w:t xml:space="preserve">Boston </w:t>
      </w:r>
      <w:r w:rsidR="0060210D">
        <w:t>is</w:t>
      </w:r>
      <w:r w:rsidR="0005208E">
        <w:t xml:space="preserve"> excluded </w:t>
      </w:r>
      <w:r w:rsidR="005F7AEB">
        <w:t>due</w:t>
      </w:r>
      <w:r w:rsidR="0005208E">
        <w:t xml:space="preserve"> </w:t>
      </w:r>
      <w:r w:rsidR="005F7AEB">
        <w:t xml:space="preserve">to the limited </w:t>
      </w:r>
      <w:r w:rsidR="0005208E">
        <w:t xml:space="preserve">constraint </w:t>
      </w:r>
      <w:r w:rsidR="0060210D">
        <w:t>at high latitudes</w:t>
      </w:r>
      <w:r w:rsidR="0005208E">
        <w:t>, resulting in smaller corrections and</w:t>
      </w:r>
      <w:r w:rsidR="005F7AEB">
        <w:t xml:space="preserve"> </w:t>
      </w:r>
      <w:r w:rsidR="0005208E">
        <w:t xml:space="preserve">lower emissions. </w:t>
      </w:r>
      <w:r w:rsidR="00655C56">
        <w:t xml:space="preserve">We find </w:t>
      </w:r>
      <w:r w:rsidR="003440BA" w:rsidRPr="00C01462">
        <w:t xml:space="preserve">a mean increase relative to </w:t>
      </w:r>
      <w:r w:rsidR="001A0AAE">
        <w:t xml:space="preserve">GEPA </w:t>
      </w:r>
      <w:r w:rsidR="003440BA" w:rsidRPr="00C01462">
        <w:t xml:space="preserve">of </w:t>
      </w:r>
      <w:r w:rsidR="003440BA">
        <w:t>69</w:t>
      </w:r>
      <w:r w:rsidR="003440BA" w:rsidRPr="00C01462">
        <w:t xml:space="preserve">% </w:t>
      </w:r>
      <w:r w:rsidR="001A0AAE">
        <w:t>in these cities</w:t>
      </w:r>
      <w:r w:rsidR="003440BA" w:rsidRPr="00C01462">
        <w:t xml:space="preserve"> </w:t>
      </w:r>
      <w:r w:rsidR="00655C56">
        <w:t xml:space="preserve">and emissions more than twice as large as the </w:t>
      </w:r>
      <w:r w:rsidR="00323470" w:rsidRPr="00C01462">
        <w:t>inventories</w:t>
      </w:r>
      <w:r w:rsidR="00323470">
        <w:t xml:space="preserve"> from</w:t>
      </w:r>
      <w:r w:rsidR="00323470" w:rsidRPr="00C01462">
        <w:t xml:space="preserve"> New York City and Philadelphi</w:t>
      </w:r>
      <w:r w:rsidR="00323470">
        <w:t xml:space="preserve">a, the only </w:t>
      </w:r>
      <w:r w:rsidR="00655C56">
        <w:t xml:space="preserve">available </w:t>
      </w:r>
      <w:r w:rsidR="00323470">
        <w:t xml:space="preserve">methane </w:t>
      </w:r>
      <w:r w:rsidR="00655C56">
        <w:t xml:space="preserve">emission </w:t>
      </w:r>
      <w:r w:rsidR="00323470">
        <w:t xml:space="preserve">estimates among </w:t>
      </w:r>
      <w:r w:rsidR="00655C56">
        <w:t>these</w:t>
      </w:r>
      <w:r w:rsidR="00323470">
        <w:t xml:space="preserve"> cities</w:t>
      </w:r>
      <w:r w:rsidR="00323470" w:rsidRPr="00C01462">
        <w:t>.</w:t>
      </w:r>
    </w:p>
    <w:p w14:paraId="7D80514F" w14:textId="77777777" w:rsidR="00CA2C82" w:rsidRDefault="00CA2C82" w:rsidP="000C5B1A"/>
    <w:p w14:paraId="1762730D" w14:textId="1B1C04E1" w:rsidR="00235274" w:rsidRDefault="00CA2C82" w:rsidP="00D941F0">
      <w:r>
        <w:t>W</w:t>
      </w:r>
      <w:r w:rsidRPr="00C01462">
        <w:t xml:space="preserve">e </w:t>
      </w:r>
      <w:r>
        <w:t xml:space="preserve">compare our results </w:t>
      </w:r>
      <w:r>
        <w:t xml:space="preserve">to </w:t>
      </w:r>
      <w:r>
        <w:t xml:space="preserve">17 </w:t>
      </w:r>
      <w:r w:rsidRPr="00C01462">
        <w:t xml:space="preserve">studies </w:t>
      </w:r>
      <w:r>
        <w:t xml:space="preserve">of </w:t>
      </w:r>
      <w:r w:rsidR="003440BA">
        <w:t xml:space="preserve">ten </w:t>
      </w:r>
      <w:r>
        <w:t xml:space="preserve">urban areas </w:t>
      </w:r>
      <w:r w:rsidRPr="00C01462">
        <w:t xml:space="preserve">published since </w:t>
      </w:r>
      <w:commentRangeStart w:id="174"/>
      <w:r w:rsidRPr="00C01462">
        <w:t>2015</w:t>
      </w:r>
      <w:commentRangeEnd w:id="174"/>
      <w:r>
        <w:rPr>
          <w:rStyle w:val="CommentReference"/>
        </w:rPr>
        <w:commentReference w:id="174"/>
      </w:r>
      <w:r>
        <w:t xml:space="preserve">. </w:t>
      </w:r>
      <w:r w:rsidR="0060210D">
        <w:t>These studies tended to quantify emissions in coastal metropolitan centers, with only</w:t>
      </w:r>
      <w:r w:rsidR="0060210D" w:rsidRPr="00C01462">
        <w:t xml:space="preserve"> </w:t>
      </w:r>
      <w:r w:rsidR="0060210D">
        <w:t xml:space="preserve">three </w:t>
      </w:r>
      <w:r w:rsidR="0060210D" w:rsidRPr="00C01462">
        <w:t xml:space="preserve">studies </w:t>
      </w:r>
      <w:r w:rsidR="0060210D">
        <w:t>quantifying</w:t>
      </w:r>
      <w:r w:rsidR="0060210D" w:rsidRPr="00C01462">
        <w:t xml:space="preserve"> emissions </w:t>
      </w:r>
      <w:r w:rsidR="0060210D">
        <w:t>in smaller, non-coastal cities</w:t>
      </w:r>
      <w:r w:rsidR="0060210D" w:rsidRPr="00C01462">
        <w:t>: Kansas City (Plant et al., 2022) and Indianapolis (Lamb et al., 2016 and Jones et al., 2021)</w:t>
      </w:r>
      <w:r w:rsidR="0060210D">
        <w:t xml:space="preserve">. </w:t>
      </w:r>
      <w:r>
        <w:t>On average, we find lower emissions than past studies</w:t>
      </w:r>
      <w:r w:rsidR="003440BA">
        <w:t xml:space="preserve">, which </w:t>
      </w:r>
      <w:r w:rsidR="00D941F0" w:rsidRPr="00C01462">
        <w:lastRenderedPageBreak/>
        <w:t xml:space="preserve">may result </w:t>
      </w:r>
      <w:r w:rsidR="003440BA">
        <w:t xml:space="preserve">in part </w:t>
      </w:r>
      <w:r w:rsidR="00D941F0" w:rsidRPr="00C01462">
        <w:t xml:space="preserve">from </w:t>
      </w:r>
      <w:r w:rsidR="005E4497">
        <w:t>the weak</w:t>
      </w:r>
      <w:r w:rsidR="001A0AAE">
        <w:t>er</w:t>
      </w:r>
      <w:r w:rsidR="005E4497">
        <w:t xml:space="preserve"> constraint </w:t>
      </w:r>
      <w:r w:rsidR="00706BB8">
        <w:t>generated</w:t>
      </w:r>
      <w:r w:rsidR="003440BA">
        <w:t xml:space="preserve"> by TROPOMI </w:t>
      </w:r>
      <w:r w:rsidR="005E4497">
        <w:t xml:space="preserve">and </w:t>
      </w:r>
      <w:r w:rsidR="003440BA">
        <w:t xml:space="preserve">in part from </w:t>
      </w:r>
      <w:r w:rsidR="005E4497">
        <w:t xml:space="preserve">from </w:t>
      </w:r>
      <w:r>
        <w:t>our restrictive</w:t>
      </w:r>
      <w:r w:rsidR="00D941F0" w:rsidRPr="00C01462">
        <w:t xml:space="preserve"> </w:t>
      </w:r>
      <w:r>
        <w:t>definition</w:t>
      </w:r>
      <w:r w:rsidR="00D941F0" w:rsidRPr="00C01462">
        <w:t xml:space="preserve"> of urban extent</w:t>
      </w:r>
      <w:commentRangeStart w:id="175"/>
      <w:commentRangeEnd w:id="175"/>
      <w:r w:rsidR="00D941F0" w:rsidRPr="00C01462">
        <w:rPr>
          <w:rStyle w:val="CommentReference"/>
        </w:rPr>
        <w:commentReference w:id="175"/>
      </w:r>
      <w:r w:rsidR="00D941F0" w:rsidRPr="00C01462">
        <w:t xml:space="preserve">. </w:t>
      </w:r>
      <w:r w:rsidR="00235274">
        <w:t>W</w:t>
      </w:r>
      <w:r w:rsidR="00D941F0" w:rsidRPr="00C01462">
        <w:t>e find the largest discrepancies over</w:t>
      </w:r>
      <w:r w:rsidR="00B71BBD">
        <w:t xml:space="preserve"> coastal</w:t>
      </w:r>
      <w:r w:rsidR="00D941F0" w:rsidRPr="00C01462">
        <w:t xml:space="preserve"> cities, including San Francisco</w:t>
      </w:r>
      <w:r w:rsidR="00D941F0">
        <w:t xml:space="preserve"> (Fairley and Fischer, 2015; </w:t>
      </w:r>
      <w:proofErr w:type="spellStart"/>
      <w:r w:rsidR="00D941F0">
        <w:t>Jeong</w:t>
      </w:r>
      <w:proofErr w:type="spellEnd"/>
      <w:r w:rsidR="00D941F0">
        <w:t xml:space="preserve"> et al., 2016, 201</w:t>
      </w:r>
      <w:r w:rsidR="00235274">
        <w:t>7</w:t>
      </w:r>
      <w:r w:rsidR="00D941F0">
        <w:t>; Guha et al., 2022)</w:t>
      </w:r>
      <w:r w:rsidR="00D941F0" w:rsidRPr="00C01462">
        <w:t>, Washington</w:t>
      </w:r>
      <w:r w:rsidR="00B71BBD">
        <w:t xml:space="preserve"> (</w:t>
      </w:r>
      <w:r w:rsidR="005E4497">
        <w:t>D.C.</w:t>
      </w:r>
      <w:r w:rsidR="00B71BBD">
        <w:t>)</w:t>
      </w:r>
      <w:r w:rsidR="005E4497">
        <w:t xml:space="preserve"> and Baltimore</w:t>
      </w:r>
      <w:r w:rsidR="00D941F0" w:rsidRPr="00C01462">
        <w:t xml:space="preserve"> (</w:t>
      </w:r>
      <w:r w:rsidR="00D941F0">
        <w:t>Huang et al., 2016; Ren et al., 2018; Lopez-</w:t>
      </w:r>
      <w:proofErr w:type="spellStart"/>
      <w:r w:rsidR="00D941F0">
        <w:t>Coto</w:t>
      </w:r>
      <w:proofErr w:type="spellEnd"/>
      <w:r w:rsidR="00D941F0">
        <w:t xml:space="preserve"> et al., 2020; Plant et al., 2019, 2022</w:t>
      </w:r>
      <w:r w:rsidR="00D941F0" w:rsidRPr="00C01462">
        <w:t>), Boston</w:t>
      </w:r>
      <w:r w:rsidR="00D941F0">
        <w:t xml:space="preserve"> (Plant et al., 2019, 2022; Sargent et al., 2021)</w:t>
      </w:r>
      <w:r w:rsidR="00B71BBD">
        <w:t>, and Los Angeles (</w:t>
      </w:r>
      <w:r w:rsidR="00B71BBD">
        <w:t xml:space="preserve">Cui et al., 2015; </w:t>
      </w:r>
      <w:proofErr w:type="spellStart"/>
      <w:r w:rsidR="00B71BBD">
        <w:t>Jeong</w:t>
      </w:r>
      <w:proofErr w:type="spellEnd"/>
      <w:r w:rsidR="00B71BBD">
        <w:t xml:space="preserve"> et al., 2016; Wunch et al., 2016; Yadav et al., 2019; </w:t>
      </w:r>
      <w:r w:rsidR="00B71BBD">
        <w:t xml:space="preserve">Cusworth et al., </w:t>
      </w:r>
      <w:r w:rsidR="00B71BBD">
        <w:t>2022)</w:t>
      </w:r>
      <w:r w:rsidR="005E4497">
        <w:t>.</w:t>
      </w:r>
      <w:r w:rsidR="00D941F0">
        <w:t xml:space="preserve"> </w:t>
      </w:r>
      <w:r w:rsidR="001514B9">
        <w:t>In Philadelphia</w:t>
      </w:r>
      <w:r w:rsidR="003440BA">
        <w:t xml:space="preserve"> (</w:t>
      </w:r>
      <w:r w:rsidR="001514B9">
        <w:t>Plant et al.</w:t>
      </w:r>
      <w:r w:rsidR="003440BA">
        <w:t xml:space="preserve">, </w:t>
      </w:r>
      <w:r w:rsidR="001514B9">
        <w:t xml:space="preserve">2019, 2022) </w:t>
      </w:r>
      <w:r w:rsidR="003440BA">
        <w:t>and Atlanta (Plant et al., 2022), emissions estimated using</w:t>
      </w:r>
      <w:r w:rsidR="001514B9">
        <w:t xml:space="preserve"> observed methane-carbon monoxide ratios together with carbon monoxide inventories</w:t>
      </w:r>
      <w:r w:rsidR="003440BA">
        <w:t xml:space="preserve"> were consistent with our posterior</w:t>
      </w:r>
      <w:r w:rsidR="001514B9">
        <w:t xml:space="preserve">. However, the confidence intervals in both studies spanned </w:t>
      </w:r>
      <w:r w:rsidR="00323470">
        <w:t>more than 200</w:t>
      </w:r>
      <w:r w:rsidR="001514B9">
        <w:t xml:space="preserve"> </w:t>
      </w:r>
      <w:r w:rsidR="001514B9" w:rsidRPr="00C01462">
        <w:t>Gg a</w:t>
      </w:r>
      <w:r w:rsidR="001514B9" w:rsidRPr="00C01462">
        <w:rPr>
          <w:vertAlign w:val="superscript"/>
        </w:rPr>
        <w:t>-1</w:t>
      </w:r>
      <w:r w:rsidR="003440BA">
        <w:t xml:space="preserve">, </w:t>
      </w:r>
      <w:r w:rsidR="001514B9">
        <w:t xml:space="preserve">and Plant et al. (2019) found </w:t>
      </w:r>
      <w:r w:rsidR="003440BA">
        <w:t xml:space="preserve">Philadelphia </w:t>
      </w:r>
      <w:r w:rsidR="001514B9">
        <w:t xml:space="preserve">emissions significantly larger than our estimate using methane-carbon dioxide ratios. </w:t>
      </w:r>
      <w:r w:rsidR="00D941F0" w:rsidRPr="00C01462">
        <w:t>We find consistent results with</w:t>
      </w:r>
      <w:r w:rsidR="003440BA">
        <w:t xml:space="preserve"> </w:t>
      </w:r>
      <w:r w:rsidR="00323470">
        <w:t>most</w:t>
      </w:r>
      <w:r w:rsidR="00D941F0" w:rsidRPr="00C01462">
        <w:t xml:space="preserve"> surveyed studies in New York City and Indianapolis (Plant et al., 2019</w:t>
      </w:r>
      <w:r w:rsidR="00D941F0">
        <w:t xml:space="preserve">, </w:t>
      </w:r>
      <w:r w:rsidR="00D941F0" w:rsidRPr="00C01462">
        <w:t xml:space="preserve">2022; Pitt et al., 2022; Lamb et al., 2016; Jones et al., 2021). </w:t>
      </w:r>
    </w:p>
    <w:p w14:paraId="3048761A" w14:textId="77777777" w:rsidR="00706BB8" w:rsidRPr="00C01462" w:rsidRDefault="00706BB8"/>
    <w:p w14:paraId="7707BAA0" w14:textId="09FAF064" w:rsidR="00C5293A" w:rsidRDefault="00ED18F0" w:rsidP="00C5293A">
      <w:r>
        <w:t>While t</w:t>
      </w:r>
      <w:r w:rsidR="007050CC" w:rsidRPr="00C01462">
        <w:t xml:space="preserve">he observed increase in urban emissions </w:t>
      </w:r>
      <w:r>
        <w:t xml:space="preserve">is likely an underestimate, it still </w:t>
      </w:r>
      <w:r w:rsidR="007050CC" w:rsidRPr="00C01462">
        <w:t>suggests</w:t>
      </w:r>
      <w:r>
        <w:t xml:space="preserve"> that</w:t>
      </w:r>
      <w:r w:rsidR="007050CC" w:rsidRPr="00C01462">
        <w:t xml:space="preserve"> </w:t>
      </w:r>
      <w:r w:rsidR="001435A8" w:rsidRPr="00C01462">
        <w:t>landfill emissions or natural gas distribution or post-meter emissions</w:t>
      </w:r>
      <w:r>
        <w:t xml:space="preserve"> are too low</w:t>
      </w:r>
      <w:r w:rsidR="001435A8" w:rsidRPr="00C01462">
        <w:t xml:space="preserve">. </w:t>
      </w:r>
      <w:r w:rsidR="00B15AE1" w:rsidRPr="00C01462">
        <w:t>The EPA added post-meter emissions of 456 Gg a</w:t>
      </w:r>
      <w:r w:rsidR="00B15AE1" w:rsidRPr="00C01462">
        <w:rPr>
          <w:vertAlign w:val="superscript"/>
        </w:rPr>
        <w:t>-1</w:t>
      </w:r>
      <w:r w:rsidR="00B15AE1" w:rsidRPr="00C01462">
        <w:t xml:space="preserve"> to </w:t>
      </w:r>
      <w:r w:rsidR="005F7AEB">
        <w:t>the</w:t>
      </w:r>
      <w:r w:rsidR="00B15AE1" w:rsidRPr="00C01462">
        <w:t xml:space="preserve"> GHGI </w:t>
      </w:r>
      <w:r w:rsidR="005F7AEB">
        <w:t>in 2022</w:t>
      </w:r>
      <w:r w:rsidR="00B15AE1" w:rsidRPr="00C01462">
        <w:t xml:space="preserve">. </w:t>
      </w:r>
      <w:r w:rsidR="004B493F" w:rsidRPr="00C01462">
        <w:t xml:space="preserve">This addition explains </w:t>
      </w:r>
      <w:r w:rsidR="000525CA">
        <w:t>82</w:t>
      </w:r>
      <w:r w:rsidR="004B493F" w:rsidRPr="00C01462">
        <w:t>% (</w:t>
      </w:r>
      <w:r w:rsidR="000525CA">
        <w:t>57</w:t>
      </w:r>
      <w:r w:rsidR="004B493F" w:rsidRPr="00C01462">
        <w:t xml:space="preserve">% - 130%) of the </w:t>
      </w:r>
      <w:r w:rsidR="0050625D">
        <w:t>increase from GEPA in urban areas.</w:t>
      </w:r>
      <w:r w:rsidR="00B15AE1" w:rsidRPr="00C01462">
        <w:t xml:space="preserve"> </w:t>
      </w:r>
      <w:r w:rsidR="004B493F" w:rsidRPr="00C01462">
        <w:t>W</w:t>
      </w:r>
      <w:r w:rsidR="005F62E3" w:rsidRPr="00C01462">
        <w:t xml:space="preserve">e are unable to </w:t>
      </w:r>
      <w:r w:rsidR="000525CA">
        <w:t>attribute</w:t>
      </w:r>
      <w:r w:rsidR="003F5E73" w:rsidRPr="00C01462">
        <w:t xml:space="preserve"> the remaining discrepancy </w:t>
      </w:r>
      <w:r w:rsidR="000525CA">
        <w:t>to a particular sector due to</w:t>
      </w:r>
      <w:r w:rsidR="003F5E73" w:rsidRPr="00C01462">
        <w:t xml:space="preserve"> </w:t>
      </w:r>
      <w:r w:rsidR="005F62E3" w:rsidRPr="00C01462">
        <w:t xml:space="preserve">source co-location. We also find no correlations between the </w:t>
      </w:r>
      <w:r w:rsidR="000525CA">
        <w:t>posterior</w:t>
      </w:r>
      <w:r w:rsidR="005F62E3" w:rsidRPr="00C01462">
        <w:t xml:space="preserve"> increase </w:t>
      </w:r>
      <w:r w:rsidR="000525CA">
        <w:t xml:space="preserve">from GEPA </w:t>
      </w:r>
      <w:r w:rsidR="005F62E3" w:rsidRPr="00C01462">
        <w:t xml:space="preserve">and </w:t>
      </w:r>
      <w:r w:rsidR="005F7AEB">
        <w:t xml:space="preserve">2010 </w:t>
      </w:r>
      <w:r w:rsidR="005F62E3" w:rsidRPr="00C01462">
        <w:t xml:space="preserve">urban area population, population change from </w:t>
      </w:r>
      <w:r w:rsidR="00A014F9" w:rsidRPr="00C01462">
        <w:t>2000</w:t>
      </w:r>
      <w:r w:rsidR="005F62E3" w:rsidRPr="00C01462">
        <w:t xml:space="preserve"> to </w:t>
      </w:r>
      <w:r w:rsidR="00A014F9" w:rsidRPr="00C01462">
        <w:t>2010</w:t>
      </w:r>
      <w:r w:rsidR="005F62E3" w:rsidRPr="00C01462">
        <w:t xml:space="preserve">, population density, or surface area. </w:t>
      </w:r>
      <w:r w:rsidR="0005208E" w:rsidRPr="00C01462">
        <w:t xml:space="preserve">Indeed, the three largest cities by population (New York, Los Angeles, and Chicago) have the smallest per capita methane emissions </w:t>
      </w:r>
      <w:r w:rsidR="005F7AEB">
        <w:t>among</w:t>
      </w:r>
      <w:r w:rsidR="0005208E" w:rsidRPr="00C01462">
        <w:t xml:space="preserve"> the top 10</w:t>
      </w:r>
      <w:r w:rsidR="0005208E">
        <w:t xml:space="preserve"> methane-producing citie</w:t>
      </w:r>
      <w:r w:rsidR="0060210D">
        <w:t xml:space="preserve">s, while the two smallest cities by population (Detroit and Indianapolis) have the largest per capita emissions. </w:t>
      </w:r>
      <w:r w:rsidR="00CB5085" w:rsidRPr="00C01462">
        <w:t>The lack of correlation reflects the variability of methane emission sources and trends between urban areas</w:t>
      </w:r>
      <w:r w:rsidR="00A014F9" w:rsidRPr="00C01462">
        <w:t xml:space="preserve">. </w:t>
      </w:r>
      <w:proofErr w:type="spellStart"/>
      <w:r w:rsidR="00A014F9" w:rsidRPr="00C01462">
        <w:t>Floerchinger</w:t>
      </w:r>
      <w:proofErr w:type="spellEnd"/>
      <w:r w:rsidR="00A014F9" w:rsidRPr="00C01462">
        <w:t xml:space="preserve"> et al. (2021) found “dramatically different” emission profiles in </w:t>
      </w:r>
      <w:r w:rsidR="001A367E" w:rsidRPr="00C01462">
        <w:t>an aircraft survey</w:t>
      </w:r>
      <w:r w:rsidR="00A014F9" w:rsidRPr="00C01462">
        <w:t xml:space="preserve"> of </w:t>
      </w:r>
      <w:r w:rsidR="006D25B8" w:rsidRPr="00C01462">
        <w:t xml:space="preserve">methane and ethane over </w:t>
      </w:r>
      <w:r w:rsidR="00A014F9" w:rsidRPr="00C01462">
        <w:t>seven U.S. cities</w:t>
      </w:r>
      <w:r w:rsidR="00CB1EB6" w:rsidRPr="00C01462">
        <w:t xml:space="preserve">, with the fraction of emissions attributable to natural gas ranging from 0.32 </w:t>
      </w:r>
      <w:r w:rsidR="00E66293" w:rsidRPr="00C01462">
        <w:t>to</w:t>
      </w:r>
      <w:r w:rsidR="00CB1EB6" w:rsidRPr="00C01462">
        <w:t xml:space="preserve"> 1.0. </w:t>
      </w:r>
      <w:r w:rsidR="00BA1AFC" w:rsidRPr="00C01462">
        <w:t>S</w:t>
      </w:r>
      <w:r w:rsidR="00581BE2" w:rsidRPr="00C01462">
        <w:t>argent et al. (20</w:t>
      </w:r>
      <w:r w:rsidR="00E2007F" w:rsidRPr="00C01462">
        <w:t>21</w:t>
      </w:r>
      <w:r w:rsidR="00581BE2" w:rsidRPr="00C01462">
        <w:t xml:space="preserve">) surveyed 12 studies spanning six cities and found that natural gas contributions to </w:t>
      </w:r>
      <w:r w:rsidR="008D3D54" w:rsidRPr="00C01462">
        <w:t xml:space="preserve">urban emissions ranged from 43% to 88%. </w:t>
      </w:r>
      <w:r w:rsidR="00CB1EB6" w:rsidRPr="00C01462">
        <w:t>Both</w:t>
      </w:r>
      <w:r w:rsidR="00581BE2" w:rsidRPr="00C01462">
        <w:t xml:space="preserve"> studies included geographically diverse cities with a range of populations.</w:t>
      </w:r>
      <w:r w:rsidR="00E028EC" w:rsidRPr="00C01462">
        <w:t xml:space="preserve"> Plant et al. (2019) </w:t>
      </w:r>
      <w:r w:rsidR="00CB1EB6" w:rsidRPr="00C01462">
        <w:t>used</w:t>
      </w:r>
      <w:r w:rsidR="00E028EC" w:rsidRPr="00C01462">
        <w:t xml:space="preserve"> aircraft data over </w:t>
      </w:r>
      <w:r w:rsidR="00CB1EB6" w:rsidRPr="00C01462">
        <w:t>six</w:t>
      </w:r>
      <w:r w:rsidR="00E028EC" w:rsidRPr="00C01462">
        <w:t xml:space="preserve"> cities</w:t>
      </w:r>
      <w:r w:rsidR="00CB1EB6" w:rsidRPr="00C01462">
        <w:t xml:space="preserve"> on the East Coast of CONUS</w:t>
      </w:r>
      <w:r w:rsidR="00E028EC" w:rsidRPr="00C01462">
        <w:t xml:space="preserve"> </w:t>
      </w:r>
      <w:r w:rsidR="00CB1EB6" w:rsidRPr="00C01462">
        <w:t xml:space="preserve">and </w:t>
      </w:r>
      <w:r w:rsidR="00E028EC" w:rsidRPr="00C01462">
        <w:t>found that on average between 80% and 110% of emissions in each city were explained by natural gas emissions. However, their confidence intervals ranged from 45% to 170%</w:t>
      </w:r>
      <w:r w:rsidR="00B64A97">
        <w:t xml:space="preserve"> of urban emissions</w:t>
      </w:r>
      <w:r w:rsidR="00E028EC" w:rsidRPr="00C01462">
        <w:t>.</w:t>
      </w:r>
    </w:p>
    <w:p w14:paraId="0D5F308D" w14:textId="77777777" w:rsidR="00C5293A" w:rsidRPr="00C01462" w:rsidRDefault="00C5293A" w:rsidP="00C5293A"/>
    <w:p w14:paraId="0180047E" w14:textId="04AFA806"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12-10T12:11:00Z" w:initials="HN">
    <w:p w14:paraId="630AD125" w14:textId="77777777" w:rsidR="00A66DA1" w:rsidRDefault="00A66DA1" w:rsidP="00A66DA1">
      <w:r>
        <w:rPr>
          <w:rStyle w:val="CommentReference"/>
        </w:rPr>
        <w:annotationRef/>
      </w:r>
      <w:r>
        <w:rPr>
          <w:sz w:val="20"/>
          <w:szCs w:val="20"/>
        </w:rPr>
        <w:t>Edit once results are achieved.</w:t>
      </w:r>
    </w:p>
  </w:comment>
  <w:comment w:id="1" w:author="Hannah Nesser" w:date="2023-01-09T19:56:00Z" w:initials="HN">
    <w:p w14:paraId="57318CC2" w14:textId="77777777" w:rsidR="002E36D8" w:rsidRDefault="002E36D8" w:rsidP="00415135">
      <w:r>
        <w:rPr>
          <w:rStyle w:val="CommentReference"/>
        </w:rPr>
        <w:annotationRef/>
      </w:r>
      <w:r>
        <w:rPr>
          <w:sz w:val="20"/>
          <w:szCs w:val="20"/>
        </w:rPr>
        <w:t>I think this matters.</w:t>
      </w:r>
    </w:p>
  </w:comment>
  <w:comment w:id="2" w:author="Hannah Nesser" w:date="2023-01-10T12:29:00Z" w:initials="HN">
    <w:p w14:paraId="67F8B05F" w14:textId="77777777" w:rsidR="002E36D8" w:rsidRDefault="002E36D8" w:rsidP="0009246D">
      <w:r>
        <w:rPr>
          <w:rStyle w:val="CommentReference"/>
        </w:rPr>
        <w:annotationRef/>
      </w:r>
      <w:r>
        <w:rPr>
          <w:sz w:val="20"/>
          <w:szCs w:val="20"/>
        </w:rPr>
        <w:t>Add in emissions sources</w:t>
      </w:r>
    </w:p>
  </w:comment>
  <w:comment w:id="3" w:author="Hannah Nesser" w:date="2023-01-09T20:08:00Z" w:initials="HN">
    <w:p w14:paraId="69100C0E" w14:textId="1A2F82DB" w:rsidR="002E36D8" w:rsidRDefault="002E36D8" w:rsidP="00313F5E">
      <w:r>
        <w:rPr>
          <w:rStyle w:val="CommentReference"/>
        </w:rPr>
        <w:annotationRef/>
      </w:r>
      <w:r>
        <w:rPr>
          <w:sz w:val="20"/>
          <w:szCs w:val="20"/>
        </w:rPr>
        <w:t>I’m a little worried this paragraph is too similar to the same paragraph in Danny’s IMI paper.</w:t>
      </w:r>
    </w:p>
  </w:comment>
  <w:comment w:id="4" w:author="Daniel Jacob" w:date="2023-01-03T21:27:00Z" w:initials="JDJ">
    <w:p w14:paraId="311D22D5" w14:textId="77777777" w:rsidR="002E36D8" w:rsidRDefault="002E36D8" w:rsidP="002E36D8">
      <w:pPr>
        <w:pStyle w:val="CommentText"/>
      </w:pPr>
      <w:r>
        <w:rPr>
          <w:rStyle w:val="CommentReference"/>
        </w:rPr>
        <w:annotationRef/>
      </w:r>
      <w:r>
        <w:t>You have to start from the older inversions, going back to Miller et al. (2013) and Wecht et al. (2014) and the papers they cite. The focus on Lu 2022 is out of place because there have been many other inversions of US emissions.  Skip the quantitative details, give us the general messages coming out of the different inversions while holding it to one paragraph.</w:t>
      </w:r>
    </w:p>
  </w:comment>
  <w:comment w:id="5" w:author="Hannah Nesser" w:date="2023-01-10T12:17:00Z" w:initials="HN">
    <w:p w14:paraId="42C27B6F" w14:textId="77777777" w:rsidR="002E36D8" w:rsidRDefault="002E36D8" w:rsidP="00C3717E">
      <w:r>
        <w:rPr>
          <w:rStyle w:val="CommentReference"/>
        </w:rPr>
        <w:annotationRef/>
      </w:r>
      <w:r>
        <w:rPr>
          <w:sz w:val="20"/>
          <w:szCs w:val="20"/>
        </w:rPr>
        <w:t>Which quantitative details are relevant?</w:t>
      </w:r>
    </w:p>
  </w:comment>
  <w:comment w:id="6" w:author="Hannah Nesser" w:date="2023-01-10T12:59:00Z" w:initials="HN">
    <w:p w14:paraId="1438263A" w14:textId="77777777" w:rsidR="002E36D8" w:rsidRDefault="002E36D8" w:rsidP="00847EBD">
      <w:r>
        <w:rPr>
          <w:rStyle w:val="CommentReference"/>
        </w:rPr>
        <w:annotationRef/>
      </w:r>
      <w:r>
        <w:rPr>
          <w:sz w:val="20"/>
          <w:szCs w:val="20"/>
        </w:rPr>
        <w:t>Difference between the purpose of this paragraph and the next?</w:t>
      </w:r>
    </w:p>
  </w:comment>
  <w:comment w:id="168" w:author="Hannah Nesser" w:date="2022-12-23T11:38:00Z" w:initials="HN">
    <w:p w14:paraId="77CCF182" w14:textId="7CE0429B" w:rsidR="00A60FF9" w:rsidRDefault="00A60FF9" w:rsidP="00EA01D9">
      <w:r>
        <w:rPr>
          <w:rStyle w:val="CommentReference"/>
        </w:rPr>
        <w:annotationRef/>
      </w:r>
      <w:r>
        <w:rPr>
          <w:sz w:val="20"/>
          <w:szCs w:val="20"/>
        </w:rPr>
        <w:t>5 ppb for 50% errors and 10 ppb for 100% errors</w:t>
      </w:r>
    </w:p>
  </w:comment>
  <w:comment w:id="169" w:author="Hannah Nesser" w:date="2022-08-01T15:31:00Z" w:initials="HN">
    <w:p w14:paraId="2D4C0CE3" w14:textId="02DE482D" w:rsidR="00FB7ECB" w:rsidRDefault="00FB7ECB" w:rsidP="00D93715">
      <w:r>
        <w:rPr>
          <w:rStyle w:val="CommentReference"/>
        </w:rPr>
        <w:annotationRef/>
      </w:r>
      <w:r>
        <w:rPr>
          <w:sz w:val="20"/>
          <w:szCs w:val="20"/>
        </w:rPr>
        <w:t>Calculate</w:t>
      </w:r>
    </w:p>
  </w:comment>
  <w:comment w:id="170" w:author="Hannah Nesser" w:date="2022-12-26T09:20:00Z" w:initials="HN">
    <w:p w14:paraId="437CCA37" w14:textId="77777777" w:rsidR="00580AA1" w:rsidRDefault="00580AA1" w:rsidP="00973903">
      <w:r>
        <w:rPr>
          <w:rStyle w:val="CommentReference"/>
        </w:rPr>
        <w:annotationRef/>
      </w:r>
      <w:r>
        <w:rPr>
          <w:sz w:val="20"/>
          <w:szCs w:val="20"/>
        </w:rPr>
        <w:t>I got rid of the pi subscript for simplicity since we never talk about gamma or gamma* or pi (our optimal operators). But, this does introduce an inconsistency with Nesser et al. (2021). The advantage is that it makes the equations in section 2.1 easier to read. Let me know what you think.</w:t>
      </w:r>
    </w:p>
  </w:comment>
  <w:comment w:id="171" w:author="Hannah Nesser" w:date="2022-12-05T13:55:00Z" w:initials="HN">
    <w:p w14:paraId="73FC4F9F" w14:textId="0FAD6DFC" w:rsidR="000A4C03" w:rsidRDefault="000A4C03" w:rsidP="000A4C03">
      <w:r>
        <w:rPr>
          <w:rStyle w:val="CommentReference"/>
        </w:rPr>
        <w:annotationRef/>
      </w:r>
      <w:r>
        <w:rPr>
          <w:sz w:val="20"/>
          <w:szCs w:val="20"/>
        </w:rPr>
        <w:t>Compare to Jeong et al. (2016) https://agupubs.onlinelibrary.wiley.com/doi/pdfdirect/10.1002/2016JD025404</w:t>
      </w:r>
    </w:p>
  </w:comment>
  <w:comment w:id="172" w:author="Hannah Nesser" w:date="2022-12-05T11:13:00Z" w:initials="HN">
    <w:p w14:paraId="55E74966" w14:textId="77777777" w:rsidR="006C4083" w:rsidRDefault="006C4083" w:rsidP="006C4083">
      <w:r>
        <w:rPr>
          <w:rStyle w:val="CommentReference"/>
        </w:rPr>
        <w:annotationRef/>
      </w:r>
      <w:r>
        <w:rPr>
          <w:sz w:val="20"/>
          <w:szCs w:val="20"/>
        </w:rPr>
        <w:t>I only went through state inventories linked by EPA. I should probably do a google for the other ~26 states.</w:t>
      </w:r>
    </w:p>
  </w:comment>
  <w:comment w:id="173" w:author="Hannah Nesser" w:date="2022-12-03T18:41:00Z" w:initials="HN">
    <w:p w14:paraId="4F9CC393" w14:textId="1D85C2CA" w:rsidR="006C4083" w:rsidRDefault="006C4083" w:rsidP="006C4083">
      <w:r>
        <w:rPr>
          <w:rStyle w:val="CommentReference"/>
        </w:rPr>
        <w:annotationRef/>
      </w:r>
      <w:r>
        <w:rPr>
          <w:sz w:val="20"/>
          <w:szCs w:val="20"/>
        </w:rPr>
        <w:t>Double check if we can separate out sectors.</w:t>
      </w:r>
    </w:p>
  </w:comment>
  <w:comment w:id="174" w:author="Hannah Nesser" w:date="2023-01-03T12:09:00Z" w:initials="HN">
    <w:p w14:paraId="07690E1A" w14:textId="76621994" w:rsidR="00CA2C82" w:rsidRDefault="00CA2C82" w:rsidP="003E38F8">
      <w:r>
        <w:rPr>
          <w:rStyle w:val="CommentReference"/>
        </w:rPr>
        <w:annotationRef/>
      </w:r>
      <w:r>
        <w:rPr>
          <w:sz w:val="20"/>
          <w:szCs w:val="20"/>
        </w:rPr>
        <w:t>While urban methane emissions tend to be relatively stable over time (e.g., Fairley and Fischer 2015; Sargent et al., 2021), we compare our results 17 studies of CONUS urban areas published since 2015 to minimize the effect of population and infrastructure changes on the comparison.</w:t>
      </w:r>
    </w:p>
    <w:p w14:paraId="01AE4CC0" w14:textId="77777777" w:rsidR="00CA2C82" w:rsidRDefault="00CA2C82" w:rsidP="003E38F8"/>
  </w:comment>
  <w:comment w:id="175" w:author="Hannah Nesser" w:date="2022-12-09T19:56:00Z" w:initials="HN">
    <w:p w14:paraId="5177F306" w14:textId="0241B3C1" w:rsidR="00D941F0" w:rsidRDefault="00D941F0" w:rsidP="00D941F0">
      <w:r>
        <w:rPr>
          <w:rStyle w:val="CommentReference"/>
        </w:rPr>
        <w:annotationRef/>
      </w:r>
      <w:r>
        <w:rPr>
          <w:sz w:val="20"/>
          <w:szCs w:val="20"/>
        </w:rPr>
        <w:t>I wonder if the W approach is limited in urban areas—if a grid cell is 50% in an urban area, aren’t most emissions from the urban area? We could easily do a sensitivity test where we assign a “1” weighting to any grid cell with an urban compon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0AD125" w15:done="0"/>
  <w15:commentEx w15:paraId="57318CC2" w15:done="0"/>
  <w15:commentEx w15:paraId="67F8B05F" w15:done="0"/>
  <w15:commentEx w15:paraId="69100C0E" w15:done="0"/>
  <w15:commentEx w15:paraId="311D22D5" w15:done="0"/>
  <w15:commentEx w15:paraId="42C27B6F" w15:paraIdParent="311D22D5" w15:done="0"/>
  <w15:commentEx w15:paraId="1438263A" w15:done="0"/>
  <w15:commentEx w15:paraId="77CCF182" w15:done="0"/>
  <w15:commentEx w15:paraId="2D4C0CE3" w15:done="0"/>
  <w15:commentEx w15:paraId="437CCA37" w15:done="0"/>
  <w15:commentEx w15:paraId="73FC4F9F" w15:done="0"/>
  <w15:commentEx w15:paraId="55E74966" w15:done="0"/>
  <w15:commentEx w15:paraId="4F9CC393" w15:done="0"/>
  <w15:commentEx w15:paraId="01AE4CC0" w15:done="0"/>
  <w15:commentEx w15:paraId="5177F3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EF5F3" w16cex:dateUtc="2022-12-10T17:11:00Z"/>
  <w16cex:commentExtensible w16cex:durableId="2766EFF1" w16cex:dateUtc="2023-01-10T01:56:00Z"/>
  <w16cex:commentExtensible w16cex:durableId="2767D8C6" w16cex:dateUtc="2023-01-10T17:29:00Z"/>
  <w16cex:commentExtensible w16cex:durableId="2766F2C5" w16cex:dateUtc="2023-01-10T02:08:00Z"/>
  <w16cex:commentExtensible w16cex:durableId="275F1C4E" w16cex:dateUtc="2023-01-04T02:27:00Z"/>
  <w16cex:commentExtensible w16cex:durableId="2767D5CE" w16cex:dateUtc="2023-01-10T17:17:00Z"/>
  <w16cex:commentExtensible w16cex:durableId="2767DFC3" w16cex:dateUtc="2023-01-10T17:59:00Z"/>
  <w16cex:commentExtensible w16cex:durableId="275011AA" w16cex:dateUtc="2022-12-23T17:38:00Z"/>
  <w16cex:commentExtensible w16cex:durableId="2692703D" w16cex:dateUtc="2022-08-01T19:31:00Z"/>
  <w16cex:commentExtensible w16cex:durableId="2753E5D3" w16cex:dateUtc="2022-12-26T15:20:00Z"/>
  <w16cex:commentExtensible w16cex:durableId="273876B8" w16cex:dateUtc="2022-12-05T18:55:00Z"/>
  <w16cex:commentExtensible w16cex:durableId="273850F3" w16cex:dateUtc="2022-12-05T16:13:00Z"/>
  <w16cex:commentExtensible w16cex:durableId="273616EF" w16cex:dateUtc="2022-12-03T23:41:00Z"/>
  <w16cex:commentExtensible w16cex:durableId="275E9980" w16cex:dateUtc="2023-01-03T18:09:00Z"/>
  <w16cex:commentExtensible w16cex:durableId="273E1184" w16cex:dateUtc="2022-12-10T0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0AD125" w16cid:durableId="273EF5F3"/>
  <w16cid:commentId w16cid:paraId="57318CC2" w16cid:durableId="2766EFF1"/>
  <w16cid:commentId w16cid:paraId="67F8B05F" w16cid:durableId="2767D8C6"/>
  <w16cid:commentId w16cid:paraId="69100C0E" w16cid:durableId="2766F2C5"/>
  <w16cid:commentId w16cid:paraId="311D22D5" w16cid:durableId="275F1C4E"/>
  <w16cid:commentId w16cid:paraId="42C27B6F" w16cid:durableId="2767D5CE"/>
  <w16cid:commentId w16cid:paraId="1438263A" w16cid:durableId="2767DFC3"/>
  <w16cid:commentId w16cid:paraId="77CCF182" w16cid:durableId="275011AA"/>
  <w16cid:commentId w16cid:paraId="2D4C0CE3" w16cid:durableId="2692703D"/>
  <w16cid:commentId w16cid:paraId="437CCA37" w16cid:durableId="2753E5D3"/>
  <w16cid:commentId w16cid:paraId="73FC4F9F" w16cid:durableId="273876B8"/>
  <w16cid:commentId w16cid:paraId="55E74966" w16cid:durableId="273850F3"/>
  <w16cid:commentId w16cid:paraId="4F9CC393" w16cid:durableId="273616EF"/>
  <w16cid:commentId w16cid:paraId="01AE4CC0" w16cid:durableId="275E9980"/>
  <w16cid:commentId w16cid:paraId="5177F306" w16cid:durableId="273E11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350FA" w14:textId="77777777" w:rsidR="0070167C" w:rsidRDefault="0070167C" w:rsidP="00112218">
      <w:r>
        <w:separator/>
      </w:r>
    </w:p>
  </w:endnote>
  <w:endnote w:type="continuationSeparator" w:id="0">
    <w:p w14:paraId="37DFFFF3" w14:textId="77777777" w:rsidR="0070167C" w:rsidRDefault="0070167C"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BF570" w14:textId="77777777" w:rsidR="0070167C" w:rsidRDefault="0070167C" w:rsidP="00112218">
      <w:r>
        <w:separator/>
      </w:r>
    </w:p>
  </w:footnote>
  <w:footnote w:type="continuationSeparator" w:id="0">
    <w:p w14:paraId="4618E66E" w14:textId="77777777" w:rsidR="0070167C" w:rsidRDefault="0070167C"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6"/>
  </w:num>
  <w:num w:numId="2" w16cid:durableId="2029478264">
    <w:abstractNumId w:val="9"/>
  </w:num>
  <w:num w:numId="3" w16cid:durableId="492382351">
    <w:abstractNumId w:val="16"/>
  </w:num>
  <w:num w:numId="4" w16cid:durableId="157117379">
    <w:abstractNumId w:val="10"/>
  </w:num>
  <w:num w:numId="5" w16cid:durableId="2126462295">
    <w:abstractNumId w:val="1"/>
  </w:num>
  <w:num w:numId="6" w16cid:durableId="1841193393">
    <w:abstractNumId w:val="2"/>
  </w:num>
  <w:num w:numId="7" w16cid:durableId="1319772984">
    <w:abstractNumId w:val="14"/>
  </w:num>
  <w:num w:numId="8" w16cid:durableId="206721741">
    <w:abstractNumId w:val="13"/>
  </w:num>
  <w:num w:numId="9" w16cid:durableId="1635718399">
    <w:abstractNumId w:val="15"/>
  </w:num>
  <w:num w:numId="10" w16cid:durableId="2056001632">
    <w:abstractNumId w:val="11"/>
  </w:num>
  <w:num w:numId="11" w16cid:durableId="1043554619">
    <w:abstractNumId w:val="8"/>
  </w:num>
  <w:num w:numId="12" w16cid:durableId="924456509">
    <w:abstractNumId w:val="7"/>
  </w:num>
  <w:num w:numId="13" w16cid:durableId="952201917">
    <w:abstractNumId w:val="0"/>
  </w:num>
  <w:num w:numId="14" w16cid:durableId="351416279">
    <w:abstractNumId w:val="17"/>
  </w:num>
  <w:num w:numId="15" w16cid:durableId="1792937738">
    <w:abstractNumId w:val="3"/>
  </w:num>
  <w:num w:numId="16" w16cid:durableId="1845045861">
    <w:abstractNumId w:val="5"/>
  </w:num>
  <w:num w:numId="17" w16cid:durableId="774596459">
    <w:abstractNumId w:val="4"/>
  </w:num>
  <w:num w:numId="18" w16cid:durableId="154601705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76C6"/>
    <w:rsid w:val="0001160D"/>
    <w:rsid w:val="00012B5D"/>
    <w:rsid w:val="000133A5"/>
    <w:rsid w:val="0001370F"/>
    <w:rsid w:val="0001535D"/>
    <w:rsid w:val="00020EE6"/>
    <w:rsid w:val="0002114F"/>
    <w:rsid w:val="00025A13"/>
    <w:rsid w:val="00034AC8"/>
    <w:rsid w:val="00036E35"/>
    <w:rsid w:val="00037EE2"/>
    <w:rsid w:val="0004598D"/>
    <w:rsid w:val="000471CC"/>
    <w:rsid w:val="00050963"/>
    <w:rsid w:val="0005208E"/>
    <w:rsid w:val="000522DC"/>
    <w:rsid w:val="000525CA"/>
    <w:rsid w:val="00060237"/>
    <w:rsid w:val="00064212"/>
    <w:rsid w:val="00065213"/>
    <w:rsid w:val="000663AD"/>
    <w:rsid w:val="00073E77"/>
    <w:rsid w:val="0008317E"/>
    <w:rsid w:val="00085A48"/>
    <w:rsid w:val="0009149A"/>
    <w:rsid w:val="000948FE"/>
    <w:rsid w:val="000A497F"/>
    <w:rsid w:val="000A4C03"/>
    <w:rsid w:val="000A6465"/>
    <w:rsid w:val="000A6880"/>
    <w:rsid w:val="000B32F7"/>
    <w:rsid w:val="000B4540"/>
    <w:rsid w:val="000B54EC"/>
    <w:rsid w:val="000C0BEA"/>
    <w:rsid w:val="000C0D2F"/>
    <w:rsid w:val="000C19F3"/>
    <w:rsid w:val="000C310B"/>
    <w:rsid w:val="000C43DF"/>
    <w:rsid w:val="000C4634"/>
    <w:rsid w:val="000C5B1A"/>
    <w:rsid w:val="000C60C6"/>
    <w:rsid w:val="000C67B6"/>
    <w:rsid w:val="000C6DDD"/>
    <w:rsid w:val="000C7673"/>
    <w:rsid w:val="000D2BA1"/>
    <w:rsid w:val="000D3AFE"/>
    <w:rsid w:val="000D7E55"/>
    <w:rsid w:val="000E0D61"/>
    <w:rsid w:val="000E257D"/>
    <w:rsid w:val="000E7A42"/>
    <w:rsid w:val="000F230B"/>
    <w:rsid w:val="000F3D47"/>
    <w:rsid w:val="0010092E"/>
    <w:rsid w:val="00100E70"/>
    <w:rsid w:val="001017B3"/>
    <w:rsid w:val="00102AF3"/>
    <w:rsid w:val="00107329"/>
    <w:rsid w:val="001100B8"/>
    <w:rsid w:val="00112218"/>
    <w:rsid w:val="00112BF4"/>
    <w:rsid w:val="00112E18"/>
    <w:rsid w:val="0011516C"/>
    <w:rsid w:val="00116066"/>
    <w:rsid w:val="00122F34"/>
    <w:rsid w:val="00125BEA"/>
    <w:rsid w:val="00127B78"/>
    <w:rsid w:val="00132DAA"/>
    <w:rsid w:val="00134D7F"/>
    <w:rsid w:val="00134F62"/>
    <w:rsid w:val="00135689"/>
    <w:rsid w:val="00135CE4"/>
    <w:rsid w:val="00136BC7"/>
    <w:rsid w:val="0014130F"/>
    <w:rsid w:val="001435A8"/>
    <w:rsid w:val="0014533F"/>
    <w:rsid w:val="0014553B"/>
    <w:rsid w:val="00146D72"/>
    <w:rsid w:val="001473D6"/>
    <w:rsid w:val="001514B9"/>
    <w:rsid w:val="00151628"/>
    <w:rsid w:val="00152FED"/>
    <w:rsid w:val="00155455"/>
    <w:rsid w:val="001568F5"/>
    <w:rsid w:val="001577FF"/>
    <w:rsid w:val="00157961"/>
    <w:rsid w:val="00163087"/>
    <w:rsid w:val="00163C98"/>
    <w:rsid w:val="0016623C"/>
    <w:rsid w:val="00172BE8"/>
    <w:rsid w:val="0017357A"/>
    <w:rsid w:val="00174751"/>
    <w:rsid w:val="001765E5"/>
    <w:rsid w:val="00183AA0"/>
    <w:rsid w:val="00190FA3"/>
    <w:rsid w:val="0019599B"/>
    <w:rsid w:val="00195C82"/>
    <w:rsid w:val="001A0AAE"/>
    <w:rsid w:val="001A10D0"/>
    <w:rsid w:val="001A367E"/>
    <w:rsid w:val="001A437E"/>
    <w:rsid w:val="001A4627"/>
    <w:rsid w:val="001A6F70"/>
    <w:rsid w:val="001B317B"/>
    <w:rsid w:val="001B4897"/>
    <w:rsid w:val="001B4A42"/>
    <w:rsid w:val="001B5212"/>
    <w:rsid w:val="001B6C97"/>
    <w:rsid w:val="001C41E7"/>
    <w:rsid w:val="001C61E6"/>
    <w:rsid w:val="001C76C1"/>
    <w:rsid w:val="001D040A"/>
    <w:rsid w:val="001D05E3"/>
    <w:rsid w:val="001D4447"/>
    <w:rsid w:val="001D46FE"/>
    <w:rsid w:val="001D4F3E"/>
    <w:rsid w:val="001D7612"/>
    <w:rsid w:val="001D7B5F"/>
    <w:rsid w:val="001E1154"/>
    <w:rsid w:val="001E2000"/>
    <w:rsid w:val="001E60C7"/>
    <w:rsid w:val="001E7BA6"/>
    <w:rsid w:val="001F2361"/>
    <w:rsid w:val="001F7401"/>
    <w:rsid w:val="001F7B45"/>
    <w:rsid w:val="00202404"/>
    <w:rsid w:val="0020458F"/>
    <w:rsid w:val="002072F5"/>
    <w:rsid w:val="00207D24"/>
    <w:rsid w:val="00216EC7"/>
    <w:rsid w:val="0022085E"/>
    <w:rsid w:val="002231DD"/>
    <w:rsid w:val="00235274"/>
    <w:rsid w:val="002456E8"/>
    <w:rsid w:val="00250269"/>
    <w:rsid w:val="00257634"/>
    <w:rsid w:val="00257F6B"/>
    <w:rsid w:val="00260ACC"/>
    <w:rsid w:val="00262395"/>
    <w:rsid w:val="00266F22"/>
    <w:rsid w:val="00267AB0"/>
    <w:rsid w:val="00271694"/>
    <w:rsid w:val="00272CC5"/>
    <w:rsid w:val="00274048"/>
    <w:rsid w:val="0027788C"/>
    <w:rsid w:val="002806CE"/>
    <w:rsid w:val="0028365E"/>
    <w:rsid w:val="00286BD1"/>
    <w:rsid w:val="0029095D"/>
    <w:rsid w:val="00295D37"/>
    <w:rsid w:val="00296165"/>
    <w:rsid w:val="002A0901"/>
    <w:rsid w:val="002A1950"/>
    <w:rsid w:val="002B39F6"/>
    <w:rsid w:val="002B59CC"/>
    <w:rsid w:val="002B69A4"/>
    <w:rsid w:val="002C00EB"/>
    <w:rsid w:val="002C068F"/>
    <w:rsid w:val="002C1748"/>
    <w:rsid w:val="002D0380"/>
    <w:rsid w:val="002D0C86"/>
    <w:rsid w:val="002D111D"/>
    <w:rsid w:val="002D332F"/>
    <w:rsid w:val="002D3DE6"/>
    <w:rsid w:val="002E042A"/>
    <w:rsid w:val="002E36D8"/>
    <w:rsid w:val="002E4A10"/>
    <w:rsid w:val="002F0415"/>
    <w:rsid w:val="002F52AD"/>
    <w:rsid w:val="003040A8"/>
    <w:rsid w:val="003126ED"/>
    <w:rsid w:val="003158DC"/>
    <w:rsid w:val="003166C7"/>
    <w:rsid w:val="00316DA7"/>
    <w:rsid w:val="00317652"/>
    <w:rsid w:val="0032207F"/>
    <w:rsid w:val="00322D0C"/>
    <w:rsid w:val="00323391"/>
    <w:rsid w:val="00323470"/>
    <w:rsid w:val="003243C0"/>
    <w:rsid w:val="00327D69"/>
    <w:rsid w:val="00330C31"/>
    <w:rsid w:val="00331023"/>
    <w:rsid w:val="003324A5"/>
    <w:rsid w:val="0033785E"/>
    <w:rsid w:val="003440BA"/>
    <w:rsid w:val="0034548D"/>
    <w:rsid w:val="00347B67"/>
    <w:rsid w:val="00353A99"/>
    <w:rsid w:val="003567BB"/>
    <w:rsid w:val="003569D5"/>
    <w:rsid w:val="003572D4"/>
    <w:rsid w:val="00357B8D"/>
    <w:rsid w:val="00361369"/>
    <w:rsid w:val="00362746"/>
    <w:rsid w:val="0036556D"/>
    <w:rsid w:val="00366013"/>
    <w:rsid w:val="00366780"/>
    <w:rsid w:val="00367D8C"/>
    <w:rsid w:val="00375B38"/>
    <w:rsid w:val="00377757"/>
    <w:rsid w:val="00381CA9"/>
    <w:rsid w:val="0038532E"/>
    <w:rsid w:val="00386B40"/>
    <w:rsid w:val="003929AE"/>
    <w:rsid w:val="00392D91"/>
    <w:rsid w:val="003936D6"/>
    <w:rsid w:val="00393DFF"/>
    <w:rsid w:val="00394E99"/>
    <w:rsid w:val="003A1BC7"/>
    <w:rsid w:val="003A2E4E"/>
    <w:rsid w:val="003B127B"/>
    <w:rsid w:val="003B15AB"/>
    <w:rsid w:val="003B2417"/>
    <w:rsid w:val="003B4F4C"/>
    <w:rsid w:val="003B59CB"/>
    <w:rsid w:val="003B618C"/>
    <w:rsid w:val="003C174E"/>
    <w:rsid w:val="003C308E"/>
    <w:rsid w:val="003C3729"/>
    <w:rsid w:val="003C6288"/>
    <w:rsid w:val="003C65F3"/>
    <w:rsid w:val="003D01B0"/>
    <w:rsid w:val="003D3E63"/>
    <w:rsid w:val="003D698A"/>
    <w:rsid w:val="003D7A11"/>
    <w:rsid w:val="003E097F"/>
    <w:rsid w:val="003E0D11"/>
    <w:rsid w:val="003E1CC1"/>
    <w:rsid w:val="003E50EA"/>
    <w:rsid w:val="003E5769"/>
    <w:rsid w:val="003E5FF0"/>
    <w:rsid w:val="003E6295"/>
    <w:rsid w:val="003F32EE"/>
    <w:rsid w:val="003F3553"/>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686C"/>
    <w:rsid w:val="00431303"/>
    <w:rsid w:val="00433A5F"/>
    <w:rsid w:val="00435001"/>
    <w:rsid w:val="0043500C"/>
    <w:rsid w:val="00435381"/>
    <w:rsid w:val="004438A4"/>
    <w:rsid w:val="00450C1A"/>
    <w:rsid w:val="004538C9"/>
    <w:rsid w:val="004547C7"/>
    <w:rsid w:val="00461BC1"/>
    <w:rsid w:val="004637D0"/>
    <w:rsid w:val="00470366"/>
    <w:rsid w:val="004724C3"/>
    <w:rsid w:val="00486CD4"/>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D2E2D"/>
    <w:rsid w:val="004D3628"/>
    <w:rsid w:val="004D6CA9"/>
    <w:rsid w:val="004D7FC3"/>
    <w:rsid w:val="004E3C17"/>
    <w:rsid w:val="004E6E8C"/>
    <w:rsid w:val="004F4DBA"/>
    <w:rsid w:val="004F7D1B"/>
    <w:rsid w:val="00500F8B"/>
    <w:rsid w:val="0050625D"/>
    <w:rsid w:val="00506381"/>
    <w:rsid w:val="00507010"/>
    <w:rsid w:val="0050778D"/>
    <w:rsid w:val="00507DDF"/>
    <w:rsid w:val="0051007C"/>
    <w:rsid w:val="005131AC"/>
    <w:rsid w:val="005178BE"/>
    <w:rsid w:val="00520F1D"/>
    <w:rsid w:val="00521D0D"/>
    <w:rsid w:val="00522565"/>
    <w:rsid w:val="005230FD"/>
    <w:rsid w:val="005258BF"/>
    <w:rsid w:val="00527FBF"/>
    <w:rsid w:val="005302DB"/>
    <w:rsid w:val="00531FA8"/>
    <w:rsid w:val="00533D59"/>
    <w:rsid w:val="00534BBE"/>
    <w:rsid w:val="00536BCE"/>
    <w:rsid w:val="00544FE5"/>
    <w:rsid w:val="00545BFE"/>
    <w:rsid w:val="005463D2"/>
    <w:rsid w:val="00546AAA"/>
    <w:rsid w:val="00554F6C"/>
    <w:rsid w:val="00563644"/>
    <w:rsid w:val="00564E6D"/>
    <w:rsid w:val="00565423"/>
    <w:rsid w:val="005677C3"/>
    <w:rsid w:val="00567AFF"/>
    <w:rsid w:val="0057503D"/>
    <w:rsid w:val="00577811"/>
    <w:rsid w:val="00577CF6"/>
    <w:rsid w:val="00580AA1"/>
    <w:rsid w:val="00581BE2"/>
    <w:rsid w:val="0059457F"/>
    <w:rsid w:val="00594675"/>
    <w:rsid w:val="005A1C4E"/>
    <w:rsid w:val="005A6187"/>
    <w:rsid w:val="005A6CB7"/>
    <w:rsid w:val="005A6D62"/>
    <w:rsid w:val="005B4BA4"/>
    <w:rsid w:val="005B57BC"/>
    <w:rsid w:val="005C180E"/>
    <w:rsid w:val="005C370D"/>
    <w:rsid w:val="005C3B98"/>
    <w:rsid w:val="005C44B9"/>
    <w:rsid w:val="005C583B"/>
    <w:rsid w:val="005C76E6"/>
    <w:rsid w:val="005D1672"/>
    <w:rsid w:val="005D2126"/>
    <w:rsid w:val="005D50EC"/>
    <w:rsid w:val="005D551E"/>
    <w:rsid w:val="005D7D3C"/>
    <w:rsid w:val="005E4497"/>
    <w:rsid w:val="005F0491"/>
    <w:rsid w:val="005F2417"/>
    <w:rsid w:val="005F3E24"/>
    <w:rsid w:val="005F5428"/>
    <w:rsid w:val="005F5CFD"/>
    <w:rsid w:val="005F62E3"/>
    <w:rsid w:val="005F7191"/>
    <w:rsid w:val="005F72B4"/>
    <w:rsid w:val="005F7608"/>
    <w:rsid w:val="005F7AEB"/>
    <w:rsid w:val="0060210D"/>
    <w:rsid w:val="0060323A"/>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348AF"/>
    <w:rsid w:val="00640DB5"/>
    <w:rsid w:val="00645B23"/>
    <w:rsid w:val="006464E6"/>
    <w:rsid w:val="006506BC"/>
    <w:rsid w:val="00655C56"/>
    <w:rsid w:val="00655EC7"/>
    <w:rsid w:val="006572FD"/>
    <w:rsid w:val="00661626"/>
    <w:rsid w:val="00662572"/>
    <w:rsid w:val="00663B5D"/>
    <w:rsid w:val="00664282"/>
    <w:rsid w:val="006642C6"/>
    <w:rsid w:val="006642EC"/>
    <w:rsid w:val="00664966"/>
    <w:rsid w:val="00664A9F"/>
    <w:rsid w:val="00666585"/>
    <w:rsid w:val="00667142"/>
    <w:rsid w:val="0067590A"/>
    <w:rsid w:val="00676233"/>
    <w:rsid w:val="00687833"/>
    <w:rsid w:val="00693A93"/>
    <w:rsid w:val="0069557F"/>
    <w:rsid w:val="006958B6"/>
    <w:rsid w:val="00696FE0"/>
    <w:rsid w:val="00697043"/>
    <w:rsid w:val="006971A0"/>
    <w:rsid w:val="006A0883"/>
    <w:rsid w:val="006A4E81"/>
    <w:rsid w:val="006A6CBE"/>
    <w:rsid w:val="006B1CD2"/>
    <w:rsid w:val="006B24AB"/>
    <w:rsid w:val="006B2808"/>
    <w:rsid w:val="006B39B7"/>
    <w:rsid w:val="006B4E88"/>
    <w:rsid w:val="006C0639"/>
    <w:rsid w:val="006C3DB2"/>
    <w:rsid w:val="006C4083"/>
    <w:rsid w:val="006C5D97"/>
    <w:rsid w:val="006D25B8"/>
    <w:rsid w:val="006D530D"/>
    <w:rsid w:val="006E023C"/>
    <w:rsid w:val="006E07BF"/>
    <w:rsid w:val="006E0B66"/>
    <w:rsid w:val="006E601D"/>
    <w:rsid w:val="006E6383"/>
    <w:rsid w:val="006F18BF"/>
    <w:rsid w:val="006F218A"/>
    <w:rsid w:val="006F2CD6"/>
    <w:rsid w:val="006F3112"/>
    <w:rsid w:val="006F5AB6"/>
    <w:rsid w:val="006F661A"/>
    <w:rsid w:val="0070167C"/>
    <w:rsid w:val="007025FC"/>
    <w:rsid w:val="00702EAE"/>
    <w:rsid w:val="007038A3"/>
    <w:rsid w:val="007038D6"/>
    <w:rsid w:val="00704EB9"/>
    <w:rsid w:val="00705096"/>
    <w:rsid w:val="007050CC"/>
    <w:rsid w:val="00706960"/>
    <w:rsid w:val="00706BB8"/>
    <w:rsid w:val="007122CC"/>
    <w:rsid w:val="00712C99"/>
    <w:rsid w:val="00714C03"/>
    <w:rsid w:val="00715764"/>
    <w:rsid w:val="007179B7"/>
    <w:rsid w:val="00717DF5"/>
    <w:rsid w:val="00720003"/>
    <w:rsid w:val="00722719"/>
    <w:rsid w:val="007256CA"/>
    <w:rsid w:val="00726E62"/>
    <w:rsid w:val="007321D5"/>
    <w:rsid w:val="007328A7"/>
    <w:rsid w:val="00733119"/>
    <w:rsid w:val="007402E1"/>
    <w:rsid w:val="00740715"/>
    <w:rsid w:val="00742DA8"/>
    <w:rsid w:val="00745996"/>
    <w:rsid w:val="0074675F"/>
    <w:rsid w:val="00752D44"/>
    <w:rsid w:val="00755CE0"/>
    <w:rsid w:val="00756BB9"/>
    <w:rsid w:val="00762FD2"/>
    <w:rsid w:val="007648EC"/>
    <w:rsid w:val="00772A9A"/>
    <w:rsid w:val="00774F43"/>
    <w:rsid w:val="00780DF0"/>
    <w:rsid w:val="007819DD"/>
    <w:rsid w:val="00784251"/>
    <w:rsid w:val="00784266"/>
    <w:rsid w:val="007842A1"/>
    <w:rsid w:val="007912ED"/>
    <w:rsid w:val="00791F53"/>
    <w:rsid w:val="007A1632"/>
    <w:rsid w:val="007A6263"/>
    <w:rsid w:val="007A62FC"/>
    <w:rsid w:val="007B09B2"/>
    <w:rsid w:val="007B190B"/>
    <w:rsid w:val="007B3E30"/>
    <w:rsid w:val="007B4020"/>
    <w:rsid w:val="007B4F2A"/>
    <w:rsid w:val="007B6BE6"/>
    <w:rsid w:val="007C147A"/>
    <w:rsid w:val="007D60DF"/>
    <w:rsid w:val="007D7078"/>
    <w:rsid w:val="007E1CCC"/>
    <w:rsid w:val="007E295F"/>
    <w:rsid w:val="007E69C2"/>
    <w:rsid w:val="007E6C3E"/>
    <w:rsid w:val="007F1E4B"/>
    <w:rsid w:val="007F3124"/>
    <w:rsid w:val="00800D24"/>
    <w:rsid w:val="00801A88"/>
    <w:rsid w:val="00806DFF"/>
    <w:rsid w:val="008118C7"/>
    <w:rsid w:val="0081450A"/>
    <w:rsid w:val="008150A2"/>
    <w:rsid w:val="00815225"/>
    <w:rsid w:val="00816CC5"/>
    <w:rsid w:val="0081778E"/>
    <w:rsid w:val="0082093F"/>
    <w:rsid w:val="008302D7"/>
    <w:rsid w:val="00830C59"/>
    <w:rsid w:val="008318F3"/>
    <w:rsid w:val="00834710"/>
    <w:rsid w:val="008400F8"/>
    <w:rsid w:val="00847482"/>
    <w:rsid w:val="00850D3D"/>
    <w:rsid w:val="008551AB"/>
    <w:rsid w:val="0085587E"/>
    <w:rsid w:val="00863BE8"/>
    <w:rsid w:val="008648FA"/>
    <w:rsid w:val="00864D68"/>
    <w:rsid w:val="00865774"/>
    <w:rsid w:val="00867180"/>
    <w:rsid w:val="0087456C"/>
    <w:rsid w:val="00876ADD"/>
    <w:rsid w:val="008778AC"/>
    <w:rsid w:val="00877CE7"/>
    <w:rsid w:val="0088027E"/>
    <w:rsid w:val="00880F12"/>
    <w:rsid w:val="00882FBE"/>
    <w:rsid w:val="00884168"/>
    <w:rsid w:val="00887A6B"/>
    <w:rsid w:val="00890594"/>
    <w:rsid w:val="00890B4F"/>
    <w:rsid w:val="00894E06"/>
    <w:rsid w:val="00895280"/>
    <w:rsid w:val="0089735F"/>
    <w:rsid w:val="008A556F"/>
    <w:rsid w:val="008A7D04"/>
    <w:rsid w:val="008B08D6"/>
    <w:rsid w:val="008C1F0D"/>
    <w:rsid w:val="008D0F19"/>
    <w:rsid w:val="008D393C"/>
    <w:rsid w:val="008D3D54"/>
    <w:rsid w:val="008D7CFF"/>
    <w:rsid w:val="008E0E09"/>
    <w:rsid w:val="008E2D46"/>
    <w:rsid w:val="008E3D30"/>
    <w:rsid w:val="008E6071"/>
    <w:rsid w:val="008E7712"/>
    <w:rsid w:val="008F0BC7"/>
    <w:rsid w:val="008F4611"/>
    <w:rsid w:val="008F4BC8"/>
    <w:rsid w:val="008F5D43"/>
    <w:rsid w:val="00902065"/>
    <w:rsid w:val="0090361F"/>
    <w:rsid w:val="009054A4"/>
    <w:rsid w:val="009130AC"/>
    <w:rsid w:val="00914133"/>
    <w:rsid w:val="00914C58"/>
    <w:rsid w:val="0091719A"/>
    <w:rsid w:val="009217A3"/>
    <w:rsid w:val="0092425A"/>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5372F"/>
    <w:rsid w:val="00954A4D"/>
    <w:rsid w:val="00963310"/>
    <w:rsid w:val="00965EDD"/>
    <w:rsid w:val="00967830"/>
    <w:rsid w:val="00973A1E"/>
    <w:rsid w:val="009770AD"/>
    <w:rsid w:val="00980A29"/>
    <w:rsid w:val="009824F2"/>
    <w:rsid w:val="00983F09"/>
    <w:rsid w:val="00984D86"/>
    <w:rsid w:val="009861E2"/>
    <w:rsid w:val="00986D28"/>
    <w:rsid w:val="00987FB3"/>
    <w:rsid w:val="00990E5E"/>
    <w:rsid w:val="00994AE4"/>
    <w:rsid w:val="00996F51"/>
    <w:rsid w:val="009A306C"/>
    <w:rsid w:val="009A6DFD"/>
    <w:rsid w:val="009B17D8"/>
    <w:rsid w:val="009B1DFB"/>
    <w:rsid w:val="009B2A55"/>
    <w:rsid w:val="009B45F2"/>
    <w:rsid w:val="009B6046"/>
    <w:rsid w:val="009B6C76"/>
    <w:rsid w:val="009B750F"/>
    <w:rsid w:val="009C1320"/>
    <w:rsid w:val="009C13BF"/>
    <w:rsid w:val="009C1C4E"/>
    <w:rsid w:val="009C499F"/>
    <w:rsid w:val="009C59C0"/>
    <w:rsid w:val="009C5A27"/>
    <w:rsid w:val="009E0287"/>
    <w:rsid w:val="009E54FB"/>
    <w:rsid w:val="009F00AF"/>
    <w:rsid w:val="009F13B5"/>
    <w:rsid w:val="009F27AC"/>
    <w:rsid w:val="009F4246"/>
    <w:rsid w:val="009F4847"/>
    <w:rsid w:val="009F7EC7"/>
    <w:rsid w:val="00A0012E"/>
    <w:rsid w:val="00A014F9"/>
    <w:rsid w:val="00A024C2"/>
    <w:rsid w:val="00A02C32"/>
    <w:rsid w:val="00A0748E"/>
    <w:rsid w:val="00A109E9"/>
    <w:rsid w:val="00A1169A"/>
    <w:rsid w:val="00A13ABB"/>
    <w:rsid w:val="00A156A8"/>
    <w:rsid w:val="00A22717"/>
    <w:rsid w:val="00A23C43"/>
    <w:rsid w:val="00A269E0"/>
    <w:rsid w:val="00A349EF"/>
    <w:rsid w:val="00A349F1"/>
    <w:rsid w:val="00A37197"/>
    <w:rsid w:val="00A3776F"/>
    <w:rsid w:val="00A414A6"/>
    <w:rsid w:val="00A418B9"/>
    <w:rsid w:val="00A440C1"/>
    <w:rsid w:val="00A44DAA"/>
    <w:rsid w:val="00A52B95"/>
    <w:rsid w:val="00A53589"/>
    <w:rsid w:val="00A54A38"/>
    <w:rsid w:val="00A54CF2"/>
    <w:rsid w:val="00A60146"/>
    <w:rsid w:val="00A60E0E"/>
    <w:rsid w:val="00A60FF9"/>
    <w:rsid w:val="00A61A17"/>
    <w:rsid w:val="00A634C4"/>
    <w:rsid w:val="00A6433B"/>
    <w:rsid w:val="00A66DA1"/>
    <w:rsid w:val="00A6720E"/>
    <w:rsid w:val="00A71C1D"/>
    <w:rsid w:val="00A72C09"/>
    <w:rsid w:val="00A74664"/>
    <w:rsid w:val="00A759DF"/>
    <w:rsid w:val="00A75D32"/>
    <w:rsid w:val="00A76812"/>
    <w:rsid w:val="00A847E9"/>
    <w:rsid w:val="00A86483"/>
    <w:rsid w:val="00A876DA"/>
    <w:rsid w:val="00A9077F"/>
    <w:rsid w:val="00A94181"/>
    <w:rsid w:val="00A94625"/>
    <w:rsid w:val="00A95966"/>
    <w:rsid w:val="00A95FA6"/>
    <w:rsid w:val="00A976BA"/>
    <w:rsid w:val="00AA15A0"/>
    <w:rsid w:val="00AA1DC9"/>
    <w:rsid w:val="00AA2343"/>
    <w:rsid w:val="00AB148C"/>
    <w:rsid w:val="00AB2B3E"/>
    <w:rsid w:val="00AB2E73"/>
    <w:rsid w:val="00AB3C41"/>
    <w:rsid w:val="00AB5662"/>
    <w:rsid w:val="00AD2391"/>
    <w:rsid w:val="00AD42EC"/>
    <w:rsid w:val="00AD706D"/>
    <w:rsid w:val="00AD7C69"/>
    <w:rsid w:val="00AE23A9"/>
    <w:rsid w:val="00AE2CBF"/>
    <w:rsid w:val="00AE57E9"/>
    <w:rsid w:val="00AE7A4E"/>
    <w:rsid w:val="00AE7BA5"/>
    <w:rsid w:val="00AF2E9D"/>
    <w:rsid w:val="00AF32C2"/>
    <w:rsid w:val="00AF5CEB"/>
    <w:rsid w:val="00AF6257"/>
    <w:rsid w:val="00B02373"/>
    <w:rsid w:val="00B05171"/>
    <w:rsid w:val="00B05D2D"/>
    <w:rsid w:val="00B11F0C"/>
    <w:rsid w:val="00B13301"/>
    <w:rsid w:val="00B13A3D"/>
    <w:rsid w:val="00B158AB"/>
    <w:rsid w:val="00B15AE1"/>
    <w:rsid w:val="00B17814"/>
    <w:rsid w:val="00B17D47"/>
    <w:rsid w:val="00B2067C"/>
    <w:rsid w:val="00B21E41"/>
    <w:rsid w:val="00B229EE"/>
    <w:rsid w:val="00B2589F"/>
    <w:rsid w:val="00B26686"/>
    <w:rsid w:val="00B26B43"/>
    <w:rsid w:val="00B3336E"/>
    <w:rsid w:val="00B34787"/>
    <w:rsid w:val="00B34D17"/>
    <w:rsid w:val="00B3556E"/>
    <w:rsid w:val="00B40A20"/>
    <w:rsid w:val="00B44582"/>
    <w:rsid w:val="00B44F51"/>
    <w:rsid w:val="00B5099A"/>
    <w:rsid w:val="00B50D7D"/>
    <w:rsid w:val="00B5244D"/>
    <w:rsid w:val="00B5363B"/>
    <w:rsid w:val="00B60536"/>
    <w:rsid w:val="00B63937"/>
    <w:rsid w:val="00B641C8"/>
    <w:rsid w:val="00B64A97"/>
    <w:rsid w:val="00B65779"/>
    <w:rsid w:val="00B67DCF"/>
    <w:rsid w:val="00B71BBD"/>
    <w:rsid w:val="00B745EC"/>
    <w:rsid w:val="00B746C6"/>
    <w:rsid w:val="00B828F9"/>
    <w:rsid w:val="00B85757"/>
    <w:rsid w:val="00B85986"/>
    <w:rsid w:val="00B946E2"/>
    <w:rsid w:val="00B97F90"/>
    <w:rsid w:val="00BA1AFC"/>
    <w:rsid w:val="00BA4A05"/>
    <w:rsid w:val="00BA4ABC"/>
    <w:rsid w:val="00BA6EA3"/>
    <w:rsid w:val="00BB275C"/>
    <w:rsid w:val="00BB4E97"/>
    <w:rsid w:val="00BB64E5"/>
    <w:rsid w:val="00BB675C"/>
    <w:rsid w:val="00BC14A8"/>
    <w:rsid w:val="00BC181E"/>
    <w:rsid w:val="00BC2011"/>
    <w:rsid w:val="00BC2319"/>
    <w:rsid w:val="00BC409C"/>
    <w:rsid w:val="00BD0926"/>
    <w:rsid w:val="00BD1C7B"/>
    <w:rsid w:val="00BD3D88"/>
    <w:rsid w:val="00BD547C"/>
    <w:rsid w:val="00BD679D"/>
    <w:rsid w:val="00BF094E"/>
    <w:rsid w:val="00BF0EE9"/>
    <w:rsid w:val="00BF4129"/>
    <w:rsid w:val="00BF5DBB"/>
    <w:rsid w:val="00C01462"/>
    <w:rsid w:val="00C02291"/>
    <w:rsid w:val="00C025E3"/>
    <w:rsid w:val="00C05FA1"/>
    <w:rsid w:val="00C15C02"/>
    <w:rsid w:val="00C200EB"/>
    <w:rsid w:val="00C22BF6"/>
    <w:rsid w:val="00C23FAB"/>
    <w:rsid w:val="00C25355"/>
    <w:rsid w:val="00C25F43"/>
    <w:rsid w:val="00C27F11"/>
    <w:rsid w:val="00C30E28"/>
    <w:rsid w:val="00C30ED6"/>
    <w:rsid w:val="00C36AAC"/>
    <w:rsid w:val="00C37B55"/>
    <w:rsid w:val="00C40351"/>
    <w:rsid w:val="00C421E9"/>
    <w:rsid w:val="00C42943"/>
    <w:rsid w:val="00C47960"/>
    <w:rsid w:val="00C47E95"/>
    <w:rsid w:val="00C47ECB"/>
    <w:rsid w:val="00C5151E"/>
    <w:rsid w:val="00C5293A"/>
    <w:rsid w:val="00C53212"/>
    <w:rsid w:val="00C55A8C"/>
    <w:rsid w:val="00C5624D"/>
    <w:rsid w:val="00C6220E"/>
    <w:rsid w:val="00C62B77"/>
    <w:rsid w:val="00C6508E"/>
    <w:rsid w:val="00C675C8"/>
    <w:rsid w:val="00C67741"/>
    <w:rsid w:val="00C7236B"/>
    <w:rsid w:val="00C73594"/>
    <w:rsid w:val="00C753D2"/>
    <w:rsid w:val="00C75AC5"/>
    <w:rsid w:val="00C76617"/>
    <w:rsid w:val="00C773C4"/>
    <w:rsid w:val="00C82EBF"/>
    <w:rsid w:val="00C84194"/>
    <w:rsid w:val="00C912C7"/>
    <w:rsid w:val="00C9294D"/>
    <w:rsid w:val="00C942C7"/>
    <w:rsid w:val="00C94360"/>
    <w:rsid w:val="00C96991"/>
    <w:rsid w:val="00C96A94"/>
    <w:rsid w:val="00C976E9"/>
    <w:rsid w:val="00CA0165"/>
    <w:rsid w:val="00CA2C82"/>
    <w:rsid w:val="00CA2CB0"/>
    <w:rsid w:val="00CA2F01"/>
    <w:rsid w:val="00CA2FF2"/>
    <w:rsid w:val="00CA370F"/>
    <w:rsid w:val="00CA4A76"/>
    <w:rsid w:val="00CA5559"/>
    <w:rsid w:val="00CA7EA4"/>
    <w:rsid w:val="00CB0013"/>
    <w:rsid w:val="00CB0081"/>
    <w:rsid w:val="00CB19BE"/>
    <w:rsid w:val="00CB1EB6"/>
    <w:rsid w:val="00CB4B1F"/>
    <w:rsid w:val="00CB5085"/>
    <w:rsid w:val="00CC07A0"/>
    <w:rsid w:val="00CC42FE"/>
    <w:rsid w:val="00CC48A6"/>
    <w:rsid w:val="00CC6953"/>
    <w:rsid w:val="00CC7F7C"/>
    <w:rsid w:val="00CD357F"/>
    <w:rsid w:val="00CD39EF"/>
    <w:rsid w:val="00CD400B"/>
    <w:rsid w:val="00CD607F"/>
    <w:rsid w:val="00CE2FF6"/>
    <w:rsid w:val="00CE3DE2"/>
    <w:rsid w:val="00CE6CBE"/>
    <w:rsid w:val="00CF0880"/>
    <w:rsid w:val="00CF42A3"/>
    <w:rsid w:val="00CF73B6"/>
    <w:rsid w:val="00D01B9E"/>
    <w:rsid w:val="00D03253"/>
    <w:rsid w:val="00D04493"/>
    <w:rsid w:val="00D0742F"/>
    <w:rsid w:val="00D1165A"/>
    <w:rsid w:val="00D17D7C"/>
    <w:rsid w:val="00D20953"/>
    <w:rsid w:val="00D22480"/>
    <w:rsid w:val="00D2531D"/>
    <w:rsid w:val="00D26C5F"/>
    <w:rsid w:val="00D3266C"/>
    <w:rsid w:val="00D33D40"/>
    <w:rsid w:val="00D3580B"/>
    <w:rsid w:val="00D41E21"/>
    <w:rsid w:val="00D53E12"/>
    <w:rsid w:val="00D57CF1"/>
    <w:rsid w:val="00D63ADD"/>
    <w:rsid w:val="00D701C6"/>
    <w:rsid w:val="00D70492"/>
    <w:rsid w:val="00D7419A"/>
    <w:rsid w:val="00D767D2"/>
    <w:rsid w:val="00D81712"/>
    <w:rsid w:val="00D81B11"/>
    <w:rsid w:val="00D81ED8"/>
    <w:rsid w:val="00D8280E"/>
    <w:rsid w:val="00D8311E"/>
    <w:rsid w:val="00D8398C"/>
    <w:rsid w:val="00D92AD1"/>
    <w:rsid w:val="00D93715"/>
    <w:rsid w:val="00D941F0"/>
    <w:rsid w:val="00D97F1B"/>
    <w:rsid w:val="00DA00BD"/>
    <w:rsid w:val="00DA09B6"/>
    <w:rsid w:val="00DA2503"/>
    <w:rsid w:val="00DA5875"/>
    <w:rsid w:val="00DA7212"/>
    <w:rsid w:val="00DB28A5"/>
    <w:rsid w:val="00DB582B"/>
    <w:rsid w:val="00DC09A7"/>
    <w:rsid w:val="00DC4ED1"/>
    <w:rsid w:val="00DC61E6"/>
    <w:rsid w:val="00DD1816"/>
    <w:rsid w:val="00DD54A9"/>
    <w:rsid w:val="00DE1CE2"/>
    <w:rsid w:val="00DF1A8F"/>
    <w:rsid w:val="00DF1EEA"/>
    <w:rsid w:val="00DF4423"/>
    <w:rsid w:val="00DF4BAB"/>
    <w:rsid w:val="00DF50D4"/>
    <w:rsid w:val="00E028EC"/>
    <w:rsid w:val="00E0372F"/>
    <w:rsid w:val="00E10C69"/>
    <w:rsid w:val="00E14379"/>
    <w:rsid w:val="00E165C6"/>
    <w:rsid w:val="00E2007F"/>
    <w:rsid w:val="00E20A10"/>
    <w:rsid w:val="00E20CE6"/>
    <w:rsid w:val="00E20E29"/>
    <w:rsid w:val="00E213E6"/>
    <w:rsid w:val="00E216A3"/>
    <w:rsid w:val="00E22378"/>
    <w:rsid w:val="00E239B0"/>
    <w:rsid w:val="00E2508A"/>
    <w:rsid w:val="00E30AFE"/>
    <w:rsid w:val="00E332C1"/>
    <w:rsid w:val="00E333C6"/>
    <w:rsid w:val="00E334F2"/>
    <w:rsid w:val="00E334FE"/>
    <w:rsid w:val="00E3469C"/>
    <w:rsid w:val="00E372F2"/>
    <w:rsid w:val="00E4108E"/>
    <w:rsid w:val="00E41838"/>
    <w:rsid w:val="00E51BEB"/>
    <w:rsid w:val="00E5292E"/>
    <w:rsid w:val="00E5559E"/>
    <w:rsid w:val="00E55EB5"/>
    <w:rsid w:val="00E56439"/>
    <w:rsid w:val="00E60C2B"/>
    <w:rsid w:val="00E63085"/>
    <w:rsid w:val="00E66293"/>
    <w:rsid w:val="00E72BC7"/>
    <w:rsid w:val="00E734C8"/>
    <w:rsid w:val="00E73639"/>
    <w:rsid w:val="00E74256"/>
    <w:rsid w:val="00E76887"/>
    <w:rsid w:val="00E8231D"/>
    <w:rsid w:val="00E82C45"/>
    <w:rsid w:val="00E83727"/>
    <w:rsid w:val="00E8511B"/>
    <w:rsid w:val="00E85FF7"/>
    <w:rsid w:val="00E87A82"/>
    <w:rsid w:val="00E91E2A"/>
    <w:rsid w:val="00E91E7D"/>
    <w:rsid w:val="00E92C2F"/>
    <w:rsid w:val="00EA0883"/>
    <w:rsid w:val="00EA45C5"/>
    <w:rsid w:val="00EA476F"/>
    <w:rsid w:val="00EA52A5"/>
    <w:rsid w:val="00EA6C55"/>
    <w:rsid w:val="00EB22B4"/>
    <w:rsid w:val="00EB3129"/>
    <w:rsid w:val="00EB3DE1"/>
    <w:rsid w:val="00EC061D"/>
    <w:rsid w:val="00EC3AB1"/>
    <w:rsid w:val="00EC6677"/>
    <w:rsid w:val="00EC7B1D"/>
    <w:rsid w:val="00ED18F0"/>
    <w:rsid w:val="00ED4DA5"/>
    <w:rsid w:val="00ED5363"/>
    <w:rsid w:val="00ED7D91"/>
    <w:rsid w:val="00ED7E18"/>
    <w:rsid w:val="00EE137E"/>
    <w:rsid w:val="00EE1501"/>
    <w:rsid w:val="00EE1CE1"/>
    <w:rsid w:val="00EE3C01"/>
    <w:rsid w:val="00EE56EB"/>
    <w:rsid w:val="00EF0E5D"/>
    <w:rsid w:val="00EF11B1"/>
    <w:rsid w:val="00EF19E1"/>
    <w:rsid w:val="00EF3F36"/>
    <w:rsid w:val="00EF55DC"/>
    <w:rsid w:val="00EF6FB5"/>
    <w:rsid w:val="00EF7917"/>
    <w:rsid w:val="00F00169"/>
    <w:rsid w:val="00F05472"/>
    <w:rsid w:val="00F0628F"/>
    <w:rsid w:val="00F06DE2"/>
    <w:rsid w:val="00F11CAA"/>
    <w:rsid w:val="00F11D2A"/>
    <w:rsid w:val="00F1638D"/>
    <w:rsid w:val="00F215E4"/>
    <w:rsid w:val="00F236F8"/>
    <w:rsid w:val="00F24E60"/>
    <w:rsid w:val="00F2519C"/>
    <w:rsid w:val="00F2558F"/>
    <w:rsid w:val="00F3489B"/>
    <w:rsid w:val="00F36F91"/>
    <w:rsid w:val="00F372C5"/>
    <w:rsid w:val="00F37575"/>
    <w:rsid w:val="00F3762B"/>
    <w:rsid w:val="00F43966"/>
    <w:rsid w:val="00F45F91"/>
    <w:rsid w:val="00F46518"/>
    <w:rsid w:val="00F46957"/>
    <w:rsid w:val="00F506A9"/>
    <w:rsid w:val="00F52031"/>
    <w:rsid w:val="00F534F8"/>
    <w:rsid w:val="00F5518E"/>
    <w:rsid w:val="00F55C59"/>
    <w:rsid w:val="00F56149"/>
    <w:rsid w:val="00F603F1"/>
    <w:rsid w:val="00F67A55"/>
    <w:rsid w:val="00F77B87"/>
    <w:rsid w:val="00F82B44"/>
    <w:rsid w:val="00F83042"/>
    <w:rsid w:val="00F83380"/>
    <w:rsid w:val="00F864CC"/>
    <w:rsid w:val="00F86E2A"/>
    <w:rsid w:val="00F87536"/>
    <w:rsid w:val="00FA3FAA"/>
    <w:rsid w:val="00FA4A08"/>
    <w:rsid w:val="00FA4BC7"/>
    <w:rsid w:val="00FA6D2B"/>
    <w:rsid w:val="00FA6F96"/>
    <w:rsid w:val="00FA72BC"/>
    <w:rsid w:val="00FB6690"/>
    <w:rsid w:val="00FB72B6"/>
    <w:rsid w:val="00FB74F8"/>
    <w:rsid w:val="00FB7595"/>
    <w:rsid w:val="00FB7ECB"/>
    <w:rsid w:val="00FD05AA"/>
    <w:rsid w:val="00FD0A57"/>
    <w:rsid w:val="00FD3469"/>
    <w:rsid w:val="00FD63BE"/>
    <w:rsid w:val="00FD7094"/>
    <w:rsid w:val="00FE6A00"/>
    <w:rsid w:val="00FF1C87"/>
    <w:rsid w:val="00FF33F4"/>
    <w:rsid w:val="00FF34FB"/>
    <w:rsid w:val="00FF45F0"/>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4</Pages>
  <Words>9866</Words>
  <Characters>56242</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4</cp:revision>
  <cp:lastPrinted>2023-01-02T10:34:00Z</cp:lastPrinted>
  <dcterms:created xsi:type="dcterms:W3CDTF">2023-01-07T08:01:00Z</dcterms:created>
  <dcterms:modified xsi:type="dcterms:W3CDTF">2023-01-2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